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253B0148"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FC287F">
        <w:rPr>
          <w:rFonts w:ascii="Times New Roman" w:hAnsi="Times New Roman" w:cs="Times New Roman"/>
          <w:i/>
          <w:iCs/>
          <w:sz w:val="24"/>
          <w:szCs w:val="24"/>
        </w:rPr>
        <w:t>Land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C8B1DE2"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E51602">
        <w:rPr>
          <w:rFonts w:ascii="Times New Roman" w:hAnsi="Times New Roman" w:cs="Times New Roman"/>
          <w:sz w:val="24"/>
          <w:szCs w:val="24"/>
        </w:rPr>
        <w:t xml:space="preserve">, yet 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57343309"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but also rigorously 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r w:rsidR="00A32042" w:rsidRPr="00BB7980">
        <w:rPr>
          <w:rFonts w:ascii="Times New Roman" w:hAnsi="Times New Roman" w:cs="Times New Roman"/>
          <w:i/>
          <w:iCs/>
          <w:sz w:val="24"/>
          <w:szCs w:val="24"/>
        </w:rPr>
        <w:t>rgee</w:t>
      </w:r>
      <w:r w:rsidR="00A32042">
        <w:rPr>
          <w:rFonts w:ascii="Times New Roman" w:hAnsi="Times New Roman" w:cs="Times New Roman"/>
          <w:sz w:val="24"/>
          <w:szCs w:val="24"/>
        </w:rPr>
        <w:t xml:space="preserve"> to access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7222D404" w14:textId="72954FCA" w:rsidR="003D5089" w:rsidRDefault="003065DD" w:rsidP="00A50B0B">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 xml:space="preserve">(Sulla-Menashe et al. 2017)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 xml:space="preserve">. </w:t>
      </w:r>
      <w:r w:rsidR="002E0D69">
        <w:rPr>
          <w:rFonts w:ascii="Times New Roman" w:hAnsi="Times New Roman" w:cs="Times New Roman"/>
          <w:sz w:val="24"/>
          <w:szCs w:val="24"/>
        </w:rPr>
        <w:t>Cross-sensor calibration is crucial to help ensure time series</w:t>
      </w:r>
      <w:r w:rsidR="00B75113">
        <w:rPr>
          <w:rFonts w:ascii="Times New Roman" w:hAnsi="Times New Roman" w:cs="Times New Roman"/>
          <w:sz w:val="24"/>
          <w:szCs w:val="24"/>
        </w:rPr>
        <w:t xml:space="preserve"> </w:t>
      </w:r>
      <w:r w:rsidR="00B43537">
        <w:rPr>
          <w:rFonts w:ascii="Times New Roman" w:hAnsi="Times New Roman" w:cs="Times New Roman"/>
          <w:sz w:val="24"/>
          <w:szCs w:val="24"/>
        </w:rPr>
        <w:t xml:space="preserve">analyses </w:t>
      </w:r>
      <w:r w:rsidR="00B75113">
        <w:rPr>
          <w:rFonts w:ascii="Times New Roman" w:hAnsi="Times New Roman" w:cs="Times New Roman"/>
          <w:sz w:val="24"/>
          <w:szCs w:val="24"/>
        </w:rPr>
        <w:t>are not affected by spurious trends.</w:t>
      </w:r>
      <w:r w:rsidR="002E0D69">
        <w:rPr>
          <w:rFonts w:ascii="Times New Roman" w:hAnsi="Times New Roman" w:cs="Times New Roman"/>
          <w:sz w:val="24"/>
          <w:szCs w:val="24"/>
        </w:rPr>
        <w:t xml:space="preserve"> </w:t>
      </w:r>
      <w:bookmarkEnd w:id="1"/>
    </w:p>
    <w:p w14:paraId="4D9DB6A0" w14:textId="3022101A" w:rsidR="00177B25" w:rsidRDefault="009205EE" w:rsidP="00B20C83">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 </w:instrText>
      </w:r>
      <w:r w:rsidR="00F3439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DATA </w:instrText>
      </w:r>
      <w:r w:rsidR="00F34397">
        <w:rPr>
          <w:rFonts w:ascii="Times New Roman" w:hAnsi="Times New Roman" w:cs="Times New Roman"/>
          <w:sz w:val="24"/>
          <w:szCs w:val="24"/>
        </w:rPr>
      </w:r>
      <w:r w:rsidR="00F34397">
        <w:rPr>
          <w:rFonts w:ascii="Times New Roman" w:hAnsi="Times New Roman" w:cs="Times New Roman"/>
          <w:sz w:val="24"/>
          <w:szCs w:val="24"/>
        </w:rPr>
        <w:fldChar w:fldCharType="end"/>
      </w:r>
      <w:r w:rsidR="005C4F27">
        <w:rPr>
          <w:rFonts w:ascii="Times New Roman" w:hAnsi="Times New Roman" w:cs="Times New Roman"/>
          <w:sz w:val="24"/>
          <w:szCs w:val="24"/>
        </w:rPr>
      </w:r>
      <w:r w:rsidR="005C4F27">
        <w:rPr>
          <w:rFonts w:ascii="Times New Roman" w:hAnsi="Times New Roman" w:cs="Times New Roman"/>
          <w:sz w:val="24"/>
          <w:szCs w:val="24"/>
        </w:rPr>
        <w:fldChar w:fldCharType="separate"/>
      </w:r>
      <w:r w:rsidR="00F34397">
        <w:rPr>
          <w:rFonts w:ascii="Times New Roman" w:hAnsi="Times New Roman" w:cs="Times New Roman"/>
          <w:noProof/>
          <w:sz w:val="24"/>
          <w:szCs w:val="24"/>
        </w:rPr>
        <w:t>(Pettorelli et al. 2005, Berner et al. 2020, Boyd et al. 2021)</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w:t>
      </w:r>
      <w:r w:rsidR="00364D68">
        <w:rPr>
          <w:rFonts w:ascii="Times New Roman" w:hAnsi="Times New Roman" w:cs="Times New Roman"/>
          <w:sz w:val="24"/>
          <w:szCs w:val="24"/>
        </w:rPr>
        <w:lastRenderedPageBreak/>
        <w:t>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r w:rsidR="00E25847">
        <w:rPr>
          <w:rFonts w:ascii="Times New Roman" w:hAnsi="Times New Roman" w:cs="Times New Roman"/>
          <w:i/>
          <w:iCs/>
          <w:sz w:val="24"/>
          <w:szCs w:val="24"/>
        </w:rPr>
        <w:t>LandsatTS</w:t>
      </w:r>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r w:rsidR="0058689B" w:rsidRPr="0058689B">
        <w:rPr>
          <w:rFonts w:ascii="Times New Roman" w:hAnsi="Times New Roman" w:cs="Times New Roman"/>
          <w:i/>
          <w:iCs/>
          <w:sz w:val="24"/>
          <w:szCs w:val="24"/>
        </w:rPr>
        <w:t>phenofit</w:t>
      </w:r>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metrics such as </w:t>
      </w:r>
      <w:r w:rsidR="0058689B">
        <w:rPr>
          <w:rFonts w:ascii="Times New Roman" w:hAnsi="Times New Roman" w:cs="Times New Roman"/>
          <w:sz w:val="24"/>
          <w:szCs w:val="24"/>
        </w:rPr>
        <w:t xml:space="preserve">the timing of spring onset and fall senescenc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r w:rsidR="00177B25" w:rsidRPr="00177B25">
        <w:rPr>
          <w:rFonts w:ascii="Times New Roman" w:hAnsi="Times New Roman" w:cs="Times New Roman"/>
          <w:i/>
          <w:iCs/>
          <w:sz w:val="24"/>
          <w:szCs w:val="24"/>
        </w:rPr>
        <w:t>LandsatTS</w:t>
      </w:r>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3DA647A7" w:rsidR="009615E1" w:rsidRDefault="009615E1" w:rsidP="00962632">
      <w:pPr>
        <w:pStyle w:val="NoSpacing"/>
        <w:ind w:firstLine="720"/>
        <w:rPr>
          <w:rFonts w:ascii="Times New Roman" w:hAnsi="Times New Roman" w:cs="Times New Roman"/>
          <w:sz w:val="24"/>
          <w:szCs w:val="24"/>
        </w:rPr>
      </w:pPr>
      <w:bookmarkStart w:id="2" w:name="_Hlk90459856"/>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Further</w:t>
      </w:r>
      <w:r w:rsidR="00CE66B4">
        <w:rPr>
          <w:rFonts w:ascii="Times New Roman" w:hAnsi="Times New Roman" w:cs="Times New Roman"/>
          <w:sz w:val="24"/>
          <w:szCs w:val="24"/>
        </w:rPr>
        <w:t>more</w:t>
      </w:r>
      <w:r>
        <w:rPr>
          <w:rFonts w:ascii="Times New Roman" w:hAnsi="Times New Roman" w:cs="Times New Roman"/>
          <w:sz w:val="24"/>
          <w:szCs w:val="24"/>
        </w:rPr>
        <w:t xml:space="preserve">,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962632">
        <w:rPr>
          <w:rFonts w:ascii="Times New Roman" w:hAnsi="Times New Roman" w:cs="Times New Roman"/>
          <w:sz w:val="24"/>
          <w:szCs w:val="24"/>
        </w:rPr>
        <w:t xml:space="preserve"> Among other applications, these tools could further be used to evaluate ecosystem impacts of extreme weather events (e.g., droughts), complement field-based ecosystems monitoring in protected areas, and improve local to global mapping efforts by enabling users to develop regression models for cross-sensor calibration that can then be re-integrated into GEE. </w:t>
      </w:r>
      <w:r>
        <w:rPr>
          <w:rFonts w:ascii="Times New Roman" w:hAnsi="Times New Roman" w:cs="Times New Roman"/>
          <w:sz w:val="24"/>
          <w:szCs w:val="24"/>
        </w:rPr>
        <w:t xml:space="preserve">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Below, we provide 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 USA</w:t>
      </w:r>
      <w:r w:rsidR="004A7790">
        <w:rPr>
          <w:rFonts w:ascii="Times New Roman" w:hAnsi="Times New Roman" w:cs="Times New Roman"/>
          <w:sz w:val="24"/>
          <w:szCs w:val="24"/>
        </w:rPr>
        <w:t xml:space="preserve">, instructions for package installation, and </w:t>
      </w:r>
      <w:r w:rsidR="00102B94">
        <w:rPr>
          <w:rFonts w:ascii="Times New Roman" w:hAnsi="Times New Roman" w:cs="Times New Roman"/>
          <w:sz w:val="24"/>
          <w:szCs w:val="24"/>
        </w:rPr>
        <w:t>descriptions of each function.</w:t>
      </w:r>
    </w:p>
    <w:bookmarkEnd w:id="2"/>
    <w:p w14:paraId="30F6B7DF" w14:textId="34BAB2A8" w:rsidR="008A516D" w:rsidRDefault="009B76EF" w:rsidP="00272C98">
      <w:pPr>
        <w:pStyle w:val="NoSpacing"/>
        <w:jc w:val="center"/>
        <w:rPr>
          <w:rFonts w:ascii="Times New Roman" w:hAnsi="Times New Roman" w:cs="Times New Roman"/>
          <w:sz w:val="24"/>
          <w:szCs w:val="24"/>
        </w:rPr>
      </w:pPr>
      <w:r>
        <w:rPr>
          <w:noProof/>
        </w:rPr>
        <w:lastRenderedPageBreak/>
        <w:drawing>
          <wp:inline distT="0" distB="0" distL="0" distR="0" wp14:anchorId="37C32D18" wp14:editId="3BC3BE8A">
            <wp:extent cx="3602902" cy="577215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8381" cy="5780928"/>
                    </a:xfrm>
                    <a:prstGeom prst="rect">
                      <a:avLst/>
                    </a:prstGeom>
                    <a:noFill/>
                    <a:ln>
                      <a:noFill/>
                    </a:ln>
                  </pic:spPr>
                </pic:pic>
              </a:graphicData>
            </a:graphic>
          </wp:inline>
        </w:drawing>
      </w:r>
    </w:p>
    <w:p w14:paraId="3B5B8A91" w14:textId="4EDE5B2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FC287F">
        <w:rPr>
          <w:rFonts w:ascii="Times New Roman" w:hAnsi="Times New Roman" w:cs="Times New Roman"/>
          <w:i/>
          <w:iCs/>
          <w:sz w:val="24"/>
          <w:szCs w:val="24"/>
        </w:rPr>
        <w:t>Land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FC287F">
        <w:rPr>
          <w:rFonts w:ascii="Times New Roman" w:hAnsi="Times New Roman" w:cs="Times New Roman"/>
          <w:i/>
          <w:iCs/>
          <w:sz w:val="24"/>
          <w:szCs w:val="24"/>
        </w:rPr>
        <w:t>Land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 xml:space="preserve">point coordinates of all Landsat </w:t>
            </w:r>
            <w:proofErr w:type="gramStart"/>
            <w:r w:rsidR="0022005E">
              <w:rPr>
                <w:rFonts w:ascii="Times New Roman" w:hAnsi="Times New Roman" w:cs="Times New Roman"/>
                <w:sz w:val="20"/>
                <w:szCs w:val="20"/>
              </w:rPr>
              <w:t>8 pixel</w:t>
            </w:r>
            <w:proofErr w:type="gramEnd"/>
            <w:r w:rsidR="0022005E">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trend</w:t>
            </w:r>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lsat_plot_trend_hist</w:t>
            </w:r>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r w:rsidR="00E87BED" w:rsidRPr="006329DE">
        <w:rPr>
          <w:rFonts w:ascii="Times New Roman" w:hAnsi="Times New Roman" w:cs="Times New Roman"/>
          <w:i/>
          <w:iCs/>
          <w:sz w:val="24"/>
          <w:szCs w:val="24"/>
        </w:rPr>
        <w:t>Picea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7E775053" w:rsidR="00F90291" w:rsidRDefault="00FE2AB8" w:rsidP="00866A52">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nnual maximum vegetation greenness is related to tundra aboveground biomass and productivity, making it an important ecological metric that can be monitored using satellite remote sensing </w:t>
      </w:r>
      <w:r>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 </w:instrText>
      </w:r>
      <w:r w:rsidR="00A73214">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DATA </w:instrText>
      </w:r>
      <w:r w:rsidR="00A73214">
        <w:rPr>
          <w:rFonts w:ascii="Times New Roman" w:hAnsi="Times New Roman" w:cs="Times New Roman"/>
          <w:sz w:val="24"/>
          <w:szCs w:val="24"/>
        </w:rPr>
      </w:r>
      <w:r w:rsidR="00A7321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73214">
        <w:rPr>
          <w:rFonts w:ascii="Times New Roman" w:hAnsi="Times New Roman" w:cs="Times New Roman"/>
          <w:noProof/>
          <w:sz w:val="24"/>
          <w:szCs w:val="24"/>
        </w:rPr>
        <w:t>(Pettorelli et al. 2005, Berner et al. 2018, Berner et al. 2020, Frost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r w:rsidR="00823250" w:rsidRPr="00823250">
        <w:rPr>
          <w:rFonts w:ascii="Times New Roman" w:hAnsi="Times New Roman" w:cs="Times New Roman"/>
          <w:i/>
          <w:iCs/>
          <w:sz w:val="24"/>
          <w:szCs w:val="24"/>
        </w:rPr>
        <w:t>LandsatTS</w:t>
      </w:r>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B121E9C" w14:textId="7BC41BB2" w:rsidR="006D4AB6"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this example, </w:t>
      </w:r>
      <w:r w:rsidR="003A3722">
        <w:rPr>
          <w:rFonts w:ascii="Times New Roman" w:hAnsi="Times New Roman" w:cs="Times New Roman"/>
          <w:sz w:val="24"/>
          <w:szCs w:val="24"/>
        </w:rPr>
        <w:t xml:space="preserve">we include the preserve boundary as a simple feature polygon dataset (“noatak.sf”) in </w:t>
      </w:r>
      <w:r w:rsidR="00740995" w:rsidRPr="00740995">
        <w:rPr>
          <w:rFonts w:ascii="Times New Roman" w:hAnsi="Times New Roman" w:cs="Times New Roman"/>
          <w:i/>
          <w:iCs/>
          <w:sz w:val="24"/>
          <w:szCs w:val="24"/>
        </w:rPr>
        <w:t>LandsatTS</w:t>
      </w:r>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st_read()</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st_sf()</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earth_engine” on 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w:t>
      </w:r>
      <w:proofErr w:type="gramStart"/>
      <w:r w:rsidR="00812BFC">
        <w:rPr>
          <w:rFonts w:ascii="Times New Roman" w:hAnsi="Times New Roman" w:cs="Times New Roman"/>
          <w:sz w:val="24"/>
          <w:szCs w:val="24"/>
        </w:rPr>
        <w:t>noatak.dt</w:t>
      </w:r>
      <w:proofErr w:type="gramEnd"/>
      <w:r w:rsidR="00812BFC">
        <w:rPr>
          <w:rFonts w:ascii="Times New Roman" w:hAnsi="Times New Roman" w:cs="Times New Roman"/>
          <w:sz w:val="24"/>
          <w:szCs w:val="24"/>
        </w:rPr>
        <w:t xml:space="preserve">”) </w:t>
      </w:r>
      <w:r w:rsidR="00742E54">
        <w:rPr>
          <w:rFonts w:ascii="Times New Roman" w:hAnsi="Times New Roman" w:cs="Times New Roman"/>
          <w:sz w:val="24"/>
          <w:szCs w:val="24"/>
        </w:rPr>
        <w:t xml:space="preserve">in </w:t>
      </w:r>
      <w:r w:rsidR="00742E54" w:rsidRPr="00742E54">
        <w:rPr>
          <w:rFonts w:ascii="Times New Roman" w:hAnsi="Times New Roman" w:cs="Times New Roman"/>
          <w:i/>
          <w:iCs/>
          <w:sz w:val="24"/>
          <w:szCs w:val="24"/>
        </w:rPr>
        <w:t>LandsatTS</w:t>
      </w:r>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the R console using the ee_</w:t>
      </w:r>
      <w:proofErr w:type="gramStart"/>
      <w:r w:rsidR="00663E07" w:rsidRPr="00663E07">
        <w:rPr>
          <w:rFonts w:ascii="Times New Roman" w:hAnsi="Times New Roman" w:cs="Times New Roman"/>
          <w:sz w:val="24"/>
          <w:szCs w:val="24"/>
        </w:rPr>
        <w:t>monitoring(</w:t>
      </w:r>
      <w:proofErr w:type="gramEnd"/>
      <w:r w:rsidR="00663E07" w:rsidRPr="00663E07">
        <w:rPr>
          <w:rFonts w:ascii="Times New Roman" w:hAnsi="Times New Roman" w:cs="Times New Roman"/>
          <w:sz w:val="24"/>
          <w:szCs w:val="24"/>
        </w:rPr>
        <w:t xml:space="preserve">) function provided by </w:t>
      </w:r>
      <w:r w:rsidR="00663E07" w:rsidRPr="001911DF">
        <w:rPr>
          <w:rFonts w:ascii="Times New Roman" w:hAnsi="Times New Roman" w:cs="Times New Roman"/>
          <w:i/>
          <w:iCs/>
          <w:sz w:val="24"/>
          <w:szCs w:val="24"/>
        </w:rPr>
        <w:t>rgee</w:t>
      </w:r>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Google Drive to the local machine that will carry out the subsequent processing using </w:t>
      </w:r>
      <w:r w:rsidR="00D84020" w:rsidRPr="00D84020">
        <w:rPr>
          <w:rFonts w:ascii="Times New Roman" w:hAnsi="Times New Roman" w:cs="Times New Roman"/>
          <w:i/>
          <w:iCs/>
          <w:sz w:val="24"/>
          <w:szCs w:val="24"/>
        </w:rPr>
        <w:t>LandsatTS</w:t>
      </w:r>
      <w:r w:rsidR="00663E07" w:rsidRPr="00663E07">
        <w:rPr>
          <w:rFonts w:ascii="Times New Roman" w:hAnsi="Times New Roman" w:cs="Times New Roman"/>
          <w:sz w:val="24"/>
          <w:szCs w:val="24"/>
        </w:rPr>
        <w:t>. The files can be copied manually or using the ee_drive_to_</w:t>
      </w:r>
      <w:proofErr w:type="gramStart"/>
      <w:r w:rsidR="00663E07" w:rsidRPr="00663E07">
        <w:rPr>
          <w:rFonts w:ascii="Times New Roman" w:hAnsi="Times New Roman" w:cs="Times New Roman"/>
          <w:sz w:val="24"/>
          <w:szCs w:val="24"/>
        </w:rPr>
        <w:t>local(</w:t>
      </w:r>
      <w:proofErr w:type="gramEnd"/>
      <w:r w:rsidR="00663E07" w:rsidRPr="00663E07">
        <w:rPr>
          <w:rFonts w:ascii="Times New Roman" w:hAnsi="Times New Roman" w:cs="Times New Roman"/>
          <w:sz w:val="24"/>
          <w:szCs w:val="24"/>
        </w:rPr>
        <w:t xml:space="preserve">)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345705">
        <w:rPr>
          <w:rFonts w:ascii="Consolas" w:hAnsi="Consolas" w:cs="Times New Roman"/>
          <w:sz w:val="20"/>
          <w:szCs w:val="20"/>
        </w:rPr>
        <w:t>require(</w:t>
      </w:r>
      <w:proofErr w:type="gramEnd"/>
      <w:r w:rsidRPr="00345705">
        <w:rPr>
          <w:rFonts w:ascii="Consolas" w:hAnsi="Consolas" w:cs="Times New Roman"/>
          <w:sz w:val="20"/>
          <w:szCs w:val="20"/>
        </w:rPr>
        <w:t>LandsatTS)</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rgee)</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tidyverse)</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noatak.sf)</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pts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oatak.pts.sf &lt;- st_</w:t>
      </w:r>
      <w:proofErr w:type="gramStart"/>
      <w:r w:rsidRPr="00345705">
        <w:rPr>
          <w:rFonts w:ascii="Consolas" w:hAnsi="Consolas" w:cs="Times New Roman"/>
          <w:sz w:val="20"/>
          <w:szCs w:val="20"/>
        </w:rPr>
        <w:t>sample(</w:t>
      </w:r>
      <w:proofErr w:type="gramEnd"/>
      <w:r w:rsidRPr="00345705">
        <w:rPr>
          <w:rFonts w:ascii="Consolas" w:hAnsi="Consolas" w:cs="Times New Roman"/>
          <w:sz w:val="20"/>
          <w:szCs w:val="20"/>
        </w:rPr>
        <w:t>x = noatak.sf, size = n.pts) %&gt;% st_sf()</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noatak.pts.sf$sample_id = paste0('S_', </w:t>
      </w:r>
      <w:proofErr w:type="gramStart"/>
      <w:r w:rsidRPr="00345705">
        <w:rPr>
          <w:rFonts w:ascii="Consolas" w:hAnsi="Consolas" w:cs="Times New Roman"/>
          <w:sz w:val="20"/>
          <w:szCs w:val="20"/>
        </w:rPr>
        <w:t>1:n.pts</w:t>
      </w:r>
      <w:proofErr w:type="gramEnd"/>
      <w:r w:rsidRPr="00345705">
        <w:rPr>
          <w:rFonts w:ascii="Consolas" w:hAnsi="Consolas" w:cs="Times New Roman"/>
          <w:sz w:val="20"/>
          <w:szCs w:val="20"/>
        </w:rPr>
        <w:t>)</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37579ADD" w14:textId="77777777"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C4D5F">
        <w:rPr>
          <w:rFonts w:ascii="Consolas" w:hAnsi="Consolas" w:cs="Times New Roman"/>
          <w:sz w:val="20"/>
          <w:szCs w:val="20"/>
        </w:rPr>
        <w:t>leaflet(</w:t>
      </w:r>
      <w:proofErr w:type="gramEnd"/>
      <w:r w:rsidRPr="00FC4D5F">
        <w:rPr>
          <w:rFonts w:ascii="Consolas" w:hAnsi="Consolas" w:cs="Times New Roman"/>
          <w:sz w:val="20"/>
          <w:szCs w:val="20"/>
        </w:rPr>
        <w:t>) %&gt;%</w:t>
      </w:r>
    </w:p>
    <w:p w14:paraId="36DCE63B" w14:textId="77777777"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w:t>
      </w:r>
      <w:proofErr w:type="gramStart"/>
      <w:r w:rsidRPr="00FC4D5F">
        <w:rPr>
          <w:rFonts w:ascii="Consolas" w:hAnsi="Consolas" w:cs="Times New Roman"/>
          <w:sz w:val="20"/>
          <w:szCs w:val="20"/>
        </w:rPr>
        <w:t>addProviderTiles(</w:t>
      </w:r>
      <w:proofErr w:type="gramEnd"/>
      <w:r w:rsidRPr="00FC4D5F">
        <w:rPr>
          <w:rFonts w:ascii="Consolas" w:hAnsi="Consolas" w:cs="Times New Roman"/>
          <w:sz w:val="20"/>
          <w:szCs w:val="20"/>
        </w:rPr>
        <w:t xml:space="preserve">'Esri.WorldImagery') %&gt;% </w:t>
      </w:r>
    </w:p>
    <w:p w14:paraId="53792605" w14:textId="13C05AB6"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w:t>
      </w:r>
      <w:proofErr w:type="gramStart"/>
      <w:r w:rsidRPr="00FC4D5F">
        <w:rPr>
          <w:rFonts w:ascii="Consolas" w:hAnsi="Consolas" w:cs="Times New Roman"/>
          <w:sz w:val="20"/>
          <w:szCs w:val="20"/>
        </w:rPr>
        <w:t>addCircleMarkers(</w:t>
      </w:r>
      <w:proofErr w:type="gramEnd"/>
      <w:r w:rsidRPr="00FC4D5F">
        <w:rPr>
          <w:rFonts w:ascii="Consolas" w:hAnsi="Consolas" w:cs="Times New Roman"/>
          <w:sz w:val="20"/>
          <w:szCs w:val="20"/>
        </w:rPr>
        <w:t>data = noatak.</w:t>
      </w:r>
      <w:r w:rsidR="00647450">
        <w:rPr>
          <w:rFonts w:ascii="Consolas" w:hAnsi="Consolas" w:cs="Times New Roman"/>
          <w:sz w:val="20"/>
          <w:szCs w:val="20"/>
        </w:rPr>
        <w:t>pts</w:t>
      </w:r>
      <w:r w:rsidRPr="00FC4D5F">
        <w:rPr>
          <w:rFonts w:ascii="Consolas" w:hAnsi="Consolas" w:cs="Times New Roman"/>
          <w:sz w:val="20"/>
          <w:szCs w:val="20"/>
        </w:rPr>
        <w:t>.sf, color = 'black', opacity = 0.9,</w:t>
      </w:r>
    </w:p>
    <w:p w14:paraId="69B47DAF" w14:textId="589427E0"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fillColor = 'red', fillOpacity = 0.5, weight = 1, radius = </w:t>
      </w:r>
      <w:r w:rsidR="00BA0CC3">
        <w:rPr>
          <w:rFonts w:ascii="Consolas" w:hAnsi="Consolas" w:cs="Times New Roman"/>
          <w:sz w:val="20"/>
          <w:szCs w:val="20"/>
        </w:rPr>
        <w:t>5)</w:t>
      </w:r>
      <w:r w:rsidRPr="00FC4D5F">
        <w:rPr>
          <w:rFonts w:ascii="Consolas" w:hAnsi="Consolas" w:cs="Times New Roman"/>
          <w:sz w:val="20"/>
          <w:szCs w:val="20"/>
        </w:rPr>
        <w:t xml:space="preserve"> %&gt;% </w:t>
      </w:r>
    </w:p>
    <w:p w14:paraId="4BCCAEE0" w14:textId="4A6FC2C2" w:rsid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w:t>
      </w:r>
      <w:proofErr w:type="gramStart"/>
      <w:r w:rsidRPr="00FC4D5F">
        <w:rPr>
          <w:rFonts w:ascii="Consolas" w:hAnsi="Consolas" w:cs="Times New Roman"/>
          <w:sz w:val="20"/>
          <w:szCs w:val="20"/>
        </w:rPr>
        <w:t>addPolygons(</w:t>
      </w:r>
      <w:proofErr w:type="gramEnd"/>
      <w:r w:rsidRPr="00FC4D5F">
        <w:rPr>
          <w:rFonts w:ascii="Consolas" w:hAnsi="Consolas" w:cs="Times New Roman"/>
          <w:sz w:val="20"/>
          <w:szCs w:val="20"/>
        </w:rPr>
        <w:t>data = noatak.sf, color = 'black', weight = 3)</w:t>
      </w:r>
    </w:p>
    <w:p w14:paraId="3C8F62DF" w14:textId="77777777" w:rsid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lastRenderedPageBreak/>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ee_</w:t>
      </w:r>
      <w:proofErr w:type="gramStart"/>
      <w:r w:rsidRPr="00345705">
        <w:rPr>
          <w:rFonts w:ascii="Consolas" w:hAnsi="Consolas" w:cs="Times New Roman"/>
          <w:sz w:val="20"/>
          <w:szCs w:val="20"/>
        </w:rPr>
        <w:t>Initialize(</w:t>
      </w:r>
      <w:proofErr w:type="gramEnd"/>
      <w:r w:rsidRPr="00345705">
        <w:rPr>
          <w:rFonts w:ascii="Consolas" w:hAnsi="Consolas" w:cs="Times New Roman"/>
          <w:sz w:val="20"/>
          <w:szCs w:val="20"/>
        </w:rPr>
        <w:t>)</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task_list &lt;- lsat_export_</w:t>
      </w:r>
      <w:proofErr w:type="gramStart"/>
      <w:r w:rsidRPr="00345705">
        <w:rPr>
          <w:rFonts w:ascii="Consolas" w:hAnsi="Consolas" w:cs="Times New Roman"/>
          <w:sz w:val="20"/>
          <w:szCs w:val="20"/>
        </w:rPr>
        <w:t>ts(</w:t>
      </w:r>
      <w:proofErr w:type="gramEnd"/>
      <w:r w:rsidRPr="00345705">
        <w:rPr>
          <w:rFonts w:ascii="Consolas" w:hAnsi="Consolas" w:cs="Times New Roman"/>
          <w:sz w:val="20"/>
          <w:szCs w:val="20"/>
        </w:rPr>
        <w:t>pixel_coords_sf = pts.sf,</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at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at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oy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oy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file_prefix = 'noatak',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drive_export_dir = 'earth_engine')</w:t>
      </w:r>
    </w:p>
    <w:p w14:paraId="00214E95" w14:textId="79EEFE1E" w:rsidR="00731521" w:rsidRDefault="00731521" w:rsidP="00F751FB">
      <w:pPr>
        <w:pStyle w:val="NoSpacing"/>
        <w:rPr>
          <w:rFonts w:ascii="Times New Roman" w:hAnsi="Times New Roman" w:cs="Times New Roman"/>
          <w:sz w:val="24"/>
          <w:szCs w:val="24"/>
        </w:rPr>
      </w:pPr>
    </w:p>
    <w:p w14:paraId="3FFBBC23" w14:textId="3A57F93A" w:rsidR="00165BEF" w:rsidRDefault="00C056A9"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00E921" wp14:editId="588C0582">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w:t>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t xml:space="preserve">Part 2: </w:t>
      </w:r>
      <w:r w:rsidR="00E43F0B">
        <w:t xml:space="preserve">Format, clean, and summarize Landsat data </w:t>
      </w:r>
      <w:bookmarkStart w:id="3" w:name="_Hlk121159795"/>
      <w:r w:rsidR="00E43F0B">
        <w:t>in preparation for analysis</w:t>
      </w:r>
      <w:bookmarkEnd w:id="3"/>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r w:rsidR="00C94650" w:rsidRPr="00C94650">
        <w:rPr>
          <w:rFonts w:ascii="Times New Roman" w:hAnsi="Times New Roman" w:cs="Times New Roman"/>
          <w:i/>
          <w:iCs/>
          <w:sz w:val="24"/>
          <w:szCs w:val="24"/>
        </w:rPr>
        <w:t>LandsatTS</w:t>
      </w:r>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data.table using the </w:t>
      </w:r>
      <w:r w:rsidR="007E6AF4" w:rsidRPr="007E6AF4">
        <w:rPr>
          <w:rFonts w:ascii="Times New Roman" w:hAnsi="Times New Roman" w:cs="Times New Roman"/>
          <w:i/>
          <w:iCs/>
          <w:sz w:val="24"/>
          <w:szCs w:val="24"/>
        </w:rPr>
        <w:t>fread()</w:t>
      </w:r>
      <w:r w:rsidR="007E6AF4">
        <w:rPr>
          <w:rFonts w:ascii="Times New Roman" w:hAnsi="Times New Roman" w:cs="Times New Roman"/>
          <w:sz w:val="24"/>
          <w:szCs w:val="24"/>
        </w:rPr>
        <w:t xml:space="preserve"> function from the </w:t>
      </w:r>
      <w:r w:rsidR="007E6AF4" w:rsidRPr="008A2270">
        <w:rPr>
          <w:rFonts w:ascii="Times New Roman" w:hAnsi="Times New Roman" w:cs="Times New Roman"/>
          <w:i/>
          <w:iCs/>
          <w:sz w:val="24"/>
          <w:szCs w:val="24"/>
        </w:rPr>
        <w:t>data.table</w:t>
      </w:r>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w:t>
      </w:r>
      <w:proofErr w:type="gramStart"/>
      <w:r w:rsidR="00A66F6B">
        <w:rPr>
          <w:rFonts w:ascii="Times New Roman" w:hAnsi="Times New Roman" w:cs="Times New Roman"/>
          <w:i/>
          <w:iCs/>
          <w:sz w:val="24"/>
          <w:szCs w:val="24"/>
        </w:rPr>
        <w:t>data</w:t>
      </w:r>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w:t>
      </w:r>
      <w:r w:rsidR="00A113CD">
        <w:rPr>
          <w:rFonts w:ascii="Times New Roman" w:hAnsi="Times New Roman" w:cs="Times New Roman"/>
          <w:sz w:val="24"/>
          <w:szCs w:val="24"/>
        </w:rPr>
        <w:lastRenderedPageBreak/>
        <w:t xml:space="preserve">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r w:rsidR="0094458F" w:rsidRPr="002F458E">
        <w:rPr>
          <w:rFonts w:ascii="Times New Roman" w:hAnsi="Times New Roman" w:cs="Times New Roman"/>
          <w:i/>
          <w:iCs/>
          <w:sz w:val="24"/>
          <w:szCs w:val="24"/>
        </w:rPr>
        <w:t>lsat_clean_</w:t>
      </w:r>
      <w:proofErr w:type="gramStart"/>
      <w:r w:rsidR="0094458F" w:rsidRPr="002F458E">
        <w:rPr>
          <w:rFonts w:ascii="Times New Roman" w:hAnsi="Times New Roman" w:cs="Times New Roman"/>
          <w:i/>
          <w:iCs/>
          <w:sz w:val="24"/>
          <w:szCs w:val="24"/>
        </w:rPr>
        <w:t>data(</w:t>
      </w:r>
      <w:proofErr w:type="gram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r w:rsidR="0055286D" w:rsidRPr="002F458E">
        <w:rPr>
          <w:rFonts w:ascii="Times New Roman" w:hAnsi="Times New Roman" w:cs="Times New Roman"/>
          <w:i/>
          <w:iCs/>
          <w:sz w:val="24"/>
          <w:szCs w:val="24"/>
        </w:rPr>
        <w:t>lsat_summarize_</w:t>
      </w:r>
      <w:proofErr w:type="gramStart"/>
      <w:r w:rsidR="0055286D" w:rsidRPr="002F458E">
        <w:rPr>
          <w:rFonts w:ascii="Times New Roman" w:hAnsi="Times New Roman" w:cs="Times New Roman"/>
          <w:i/>
          <w:iCs/>
          <w:sz w:val="24"/>
          <w:szCs w:val="24"/>
        </w:rPr>
        <w:t>data</w:t>
      </w:r>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require(</w:t>
      </w:r>
      <w:proofErr w:type="gramEnd"/>
      <w:r w:rsidRPr="006253AC">
        <w:rPr>
          <w:rFonts w:ascii="Consolas" w:hAnsi="Consolas" w:cs="Times New Roman"/>
          <w:sz w:val="20"/>
          <w:szCs w:val="20"/>
          <w:lang w:val="en-GB"/>
        </w:rPr>
        <w:t>LandsatTS)</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gramStart"/>
      <w:r w:rsidRPr="006253AC">
        <w:rPr>
          <w:rFonts w:ascii="Consolas" w:hAnsi="Consolas" w:cs="Times New Roman"/>
          <w:sz w:val="20"/>
          <w:szCs w:val="20"/>
          <w:lang w:val="en-GB"/>
        </w:rPr>
        <w:t>data.table</w:t>
      </w:r>
      <w:proofErr w:type="gramEnd"/>
      <w:r w:rsidRPr="006253AC">
        <w:rPr>
          <w:rFonts w:ascii="Consolas" w:hAnsi="Consolas" w:cs="Times New Roman"/>
          <w:sz w:val="20"/>
          <w:szCs w:val="20"/>
          <w:lang w:val="en-GB"/>
        </w:rPr>
        <w:t>)</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tidyverse)</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mapview)</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w:t>
      </w:r>
      <w:proofErr w:type="gramStart"/>
      <w:r w:rsidRPr="006253AC">
        <w:rPr>
          <w:rFonts w:ascii="Consolas" w:hAnsi="Consolas" w:cs="Times New Roman"/>
          <w:sz w:val="20"/>
          <w:szCs w:val="20"/>
          <w:lang w:val="en-GB"/>
        </w:rPr>
        <w:t>data.table::</w:t>
      </w:r>
      <w:proofErr w:type="gramEnd"/>
      <w:r w:rsidRPr="006253AC">
        <w:rPr>
          <w:rFonts w:ascii="Consolas" w:hAnsi="Consolas" w:cs="Times New Roman"/>
          <w:sz w:val="20"/>
          <w:szCs w:val="20"/>
          <w:lang w:val="en-GB"/>
        </w:rPr>
        <w:t xml:space="preserve">fread().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w:t>
      </w:r>
      <w:proofErr w:type="gramStart"/>
      <w:r w:rsidRPr="006253AC">
        <w:rPr>
          <w:rFonts w:ascii="Consolas" w:hAnsi="Consolas" w:cs="Times New Roman"/>
          <w:sz w:val="20"/>
          <w:szCs w:val="20"/>
          <w:lang w:val="en-GB"/>
        </w:rPr>
        <w:t>noatak.dt</w:t>
      </w:r>
      <w:proofErr w:type="gramEnd"/>
      <w:r w:rsidRPr="006253AC">
        <w:rPr>
          <w:rFonts w:ascii="Consolas" w:hAnsi="Consolas" w:cs="Times New Roman"/>
          <w:sz w:val="20"/>
          <w:szCs w:val="20"/>
          <w:lang w:val="en-GB"/>
        </w:rPr>
        <w: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noatak.dt</w:t>
      </w:r>
      <w:proofErr w:type="gramEnd"/>
      <w:r w:rsidRPr="006253AC">
        <w:rPr>
          <w:rFonts w:ascii="Consolas" w:hAnsi="Consolas" w:cs="Times New Roman"/>
          <w:sz w:val="20"/>
          <w:szCs w:val="20"/>
          <w:lang w:val="en-GB"/>
        </w:rPr>
        <w:t xml:space="preserve"> &lt;- lsat_format_data(noatak.d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noatak.dt</w:t>
      </w:r>
      <w:proofErr w:type="gramEnd"/>
      <w:r w:rsidRPr="006253AC">
        <w:rPr>
          <w:rFonts w:ascii="Consolas" w:hAnsi="Consolas" w:cs="Times New Roman"/>
          <w:sz w:val="20"/>
          <w:szCs w:val="20"/>
          <w:lang w:val="en-GB"/>
        </w:rPr>
        <w:t xml:space="preserve"> &lt;- lsat_clean_data(noatak.d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lsat_summarize_data(</w:t>
      </w:r>
      <w:proofErr w:type="gramStart"/>
      <w:r w:rsidRPr="006253AC">
        <w:rPr>
          <w:rFonts w:ascii="Consolas" w:hAnsi="Consolas" w:cs="Times New Roman"/>
          <w:sz w:val="20"/>
          <w:szCs w:val="20"/>
          <w:lang w:val="en-GB"/>
        </w:rPr>
        <w:t>noatak.dt</w:t>
      </w:r>
      <w:proofErr w:type="gramEnd"/>
      <w:r w:rsidRPr="006253AC">
        <w:rPr>
          <w:rFonts w:ascii="Consolas" w:hAnsi="Consolas" w:cs="Times New Roman"/>
          <w:sz w:val="20"/>
          <w:szCs w:val="20"/>
          <w:lang w:val="en-GB"/>
        </w:rPr>
        <w: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02E4FBB2" w:rsidR="006253AC" w:rsidRPr="00C94650"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Pr>
          <w:rFonts w:ascii="Consolas" w:hAnsi="Consolas" w:cs="Times New Roman"/>
          <w:sz w:val="20"/>
          <w:szCs w:val="20"/>
          <w:lang w:val="en-GB"/>
        </w:rPr>
        <w:t># Continue to next code box…</w:t>
      </w:r>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w:t>
      </w:r>
      <w:proofErr w:type="gramStart"/>
      <w:r w:rsidR="00605B35" w:rsidRPr="00FE5824">
        <w:rPr>
          <w:rFonts w:ascii="Times New Roman" w:hAnsi="Times New Roman" w:cs="Times New Roman"/>
          <w:i/>
          <w:iCs/>
          <w:sz w:val="24"/>
          <w:szCs w:val="24"/>
        </w:rPr>
        <w:t>data(</w:t>
      </w:r>
      <w:proofErr w:type="gramEnd"/>
      <w:r w:rsidR="00605B35" w:rsidRPr="00FE5824">
        <w:rPr>
          <w:rFonts w:ascii="Times New Roman" w:hAnsi="Times New Roman" w:cs="Times New Roman"/>
          <w:i/>
          <w:iCs/>
          <w:sz w:val="24"/>
          <w:szCs w:val="24"/>
        </w:rPr>
        <w:t>)</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NDVImax)</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w:t>
      </w:r>
      <w:proofErr w:type="gramStart"/>
      <w:r w:rsidR="00753C46" w:rsidRPr="00924DE1">
        <w:rPr>
          <w:rFonts w:ascii="Times New Roman" w:hAnsi="Times New Roman" w:cs="Times New Roman"/>
          <w:i/>
          <w:iCs/>
          <w:sz w:val="24"/>
          <w:szCs w:val="24"/>
        </w:rPr>
        <w:t>index(</w:t>
      </w:r>
      <w:proofErr w:type="gram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r w:rsidR="00A7684B">
        <w:rPr>
          <w:rFonts w:ascii="Times New Roman" w:hAnsi="Times New Roman" w:cs="Times New Roman"/>
          <w:i/>
          <w:iCs/>
          <w:sz w:val="24"/>
          <w:szCs w:val="24"/>
        </w:rPr>
        <w:t>lsat_calibrate_</w:t>
      </w:r>
      <w:proofErr w:type="gramStart"/>
      <w:r w:rsidR="00A7684B">
        <w:rPr>
          <w:rFonts w:ascii="Times New Roman" w:hAnsi="Times New Roman" w:cs="Times New Roman"/>
          <w:i/>
          <w:iCs/>
          <w:sz w:val="24"/>
          <w:szCs w:val="24"/>
        </w:rPr>
        <w:t>poly(</w:t>
      </w:r>
      <w:proofErr w:type="gram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r w:rsidR="00FC287F">
        <w:rPr>
          <w:rFonts w:ascii="Times New Roman" w:hAnsi="Times New Roman" w:cs="Times New Roman"/>
          <w:i/>
          <w:iCs/>
          <w:sz w:val="24"/>
          <w:szCs w:val="24"/>
        </w:rPr>
        <w:t>LandsatTS</w:t>
      </w:r>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491E772"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NDVI</w:t>
      </w:r>
      <w:r w:rsidR="00455540" w:rsidRPr="00455540">
        <w:rPr>
          <w:rFonts w:ascii="Times New Roman" w:hAnsi="Times New Roman" w:cs="Times New Roman"/>
          <w:sz w:val="24"/>
          <w:szCs w:val="24"/>
          <w:vertAlign w:val="subscript"/>
        </w:rPr>
        <w:t>max</w:t>
      </w:r>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r w:rsidR="00B80FD6">
        <w:rPr>
          <w:rFonts w:ascii="Times New Roman" w:hAnsi="Times New Roman" w:cs="Times New Roman"/>
          <w:sz w:val="24"/>
          <w:szCs w:val="24"/>
        </w:rPr>
        <w:t>ITEX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Pr>
          <w:rFonts w:ascii="Consolas" w:hAnsi="Consolas" w:cs="Times New Roman"/>
          <w:sz w:val="20"/>
          <w:szCs w:val="20"/>
        </w:rPr>
        <w:t>noatak.dt</w:t>
      </w:r>
      <w:proofErr w:type="gramEnd"/>
      <w:r w:rsidR="00F93A04" w:rsidRPr="00F93A04">
        <w:rPr>
          <w:rFonts w:ascii="Consolas" w:hAnsi="Consolas" w:cs="Times New Roman"/>
          <w:sz w:val="20"/>
          <w:szCs w:val="20"/>
        </w:rPr>
        <w:t xml:space="preserve"> &lt;- lsat_calc_spectral_index(</w:t>
      </w:r>
      <w:r>
        <w:rPr>
          <w:rFonts w:ascii="Consolas" w:hAnsi="Consolas" w:cs="Times New Roman"/>
          <w:sz w:val="20"/>
          <w:szCs w:val="20"/>
        </w:rPr>
        <w:t>noatak.dt</w:t>
      </w:r>
      <w:r w:rsidR="00F93A04" w:rsidRPr="00F93A04">
        <w:rPr>
          <w:rFonts w:ascii="Consolas" w:hAnsi="Consolas" w:cs="Times New Roman"/>
          <w:sz w:val="20"/>
          <w:szCs w:val="20"/>
        </w:rPr>
        <w:t>, si = 'ndvi')</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Pr>
          <w:rFonts w:ascii="Consolas" w:hAnsi="Consolas" w:cs="Times New Roman"/>
          <w:sz w:val="20"/>
          <w:szCs w:val="20"/>
        </w:rPr>
        <w:t>noatak.dt</w:t>
      </w:r>
      <w:proofErr w:type="gramEnd"/>
      <w:r w:rsidR="00F93A04" w:rsidRPr="00F93A04">
        <w:rPr>
          <w:rFonts w:ascii="Consolas" w:hAnsi="Consolas" w:cs="Times New Roman"/>
          <w:sz w:val="20"/>
          <w:szCs w:val="20"/>
        </w:rPr>
        <w:t xml:space="preserve"> &lt;- lsat_calibrate_poly(</w:t>
      </w:r>
      <w:r>
        <w:rPr>
          <w:rFonts w:ascii="Consolas" w:hAnsi="Consolas" w:cs="Times New Roman"/>
          <w:sz w:val="20"/>
          <w:szCs w:val="20"/>
        </w:rPr>
        <w:t>noatak.dt</w:t>
      </w:r>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ndvi',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gramStart"/>
      <w:r w:rsidRPr="00F93A04">
        <w:rPr>
          <w:rFonts w:ascii="Consolas" w:hAnsi="Consolas" w:cs="Times New Roman"/>
          <w:sz w:val="20"/>
          <w:szCs w:val="20"/>
        </w:rPr>
        <w:t>train.with</w:t>
      </w:r>
      <w:proofErr w:type="gramEnd"/>
      <w:r w:rsidRPr="00F93A04">
        <w:rPr>
          <w:rFonts w:ascii="Consolas" w:hAnsi="Consolas" w:cs="Times New Roman"/>
          <w:sz w:val="20"/>
          <w:szCs w:val="20"/>
        </w:rPr>
        <w:t xml:space="preserve">.highlat.data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overwrite.col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Pr>
          <w:rFonts w:ascii="Consolas" w:hAnsi="Consolas" w:cs="Times New Roman"/>
          <w:sz w:val="20"/>
          <w:szCs w:val="20"/>
        </w:rPr>
        <w:t>noatak.</w:t>
      </w:r>
      <w:r w:rsidR="00F93A04" w:rsidRPr="00F93A04">
        <w:rPr>
          <w:rFonts w:ascii="Consolas" w:hAnsi="Consolas" w:cs="Times New Roman"/>
          <w:sz w:val="20"/>
          <w:szCs w:val="20"/>
        </w:rPr>
        <w:t>pheno</w:t>
      </w:r>
      <w:proofErr w:type="gramEnd"/>
      <w:r w:rsidR="00F93A04" w:rsidRPr="00F93A04">
        <w:rPr>
          <w:rFonts w:ascii="Consolas" w:hAnsi="Consolas" w:cs="Times New Roman"/>
          <w:sz w:val="20"/>
          <w:szCs w:val="20"/>
        </w:rPr>
        <w:t>.dt &lt;- lsat_fit_phenological_curves(</w:t>
      </w:r>
      <w:r>
        <w:rPr>
          <w:rFonts w:ascii="Consolas" w:hAnsi="Consolas" w:cs="Times New Roman"/>
          <w:sz w:val="20"/>
          <w:szCs w:val="20"/>
        </w:rPr>
        <w:t>noatak.dt</w:t>
      </w:r>
      <w:r w:rsidR="00F93A04" w:rsidRPr="00F93A04">
        <w:rPr>
          <w:rFonts w:ascii="Consolas" w:hAnsi="Consolas" w:cs="Times New Roman"/>
          <w:sz w:val="20"/>
          <w:szCs w:val="20"/>
        </w:rPr>
        <w:t>, si = 'ndvi')</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Pr>
          <w:rFonts w:ascii="Consolas" w:hAnsi="Consolas" w:cs="Times New Roman"/>
          <w:sz w:val="20"/>
          <w:szCs w:val="20"/>
        </w:rPr>
        <w:t>noatak</w:t>
      </w:r>
      <w:r w:rsidR="00F93A04" w:rsidRPr="00F93A04">
        <w:rPr>
          <w:rFonts w:ascii="Consolas" w:hAnsi="Consolas" w:cs="Times New Roman"/>
          <w:sz w:val="20"/>
          <w:szCs w:val="20"/>
        </w:rPr>
        <w:t>.gs.dt</w:t>
      </w:r>
      <w:proofErr w:type="gramEnd"/>
      <w:r w:rsidR="00F93A04" w:rsidRPr="00F93A04">
        <w:rPr>
          <w:rFonts w:ascii="Consolas" w:hAnsi="Consolas" w:cs="Times New Roman"/>
          <w:sz w:val="20"/>
          <w:szCs w:val="20"/>
        </w:rPr>
        <w:t xml:space="preserve"> &lt;- lsat_summarize_growing_seasons(</w:t>
      </w:r>
      <w:r>
        <w:rPr>
          <w:rFonts w:ascii="Consolas" w:hAnsi="Consolas" w:cs="Times New Roman"/>
          <w:sz w:val="20"/>
          <w:szCs w:val="20"/>
        </w:rPr>
        <w:t>noatak</w:t>
      </w:r>
      <w:r w:rsidR="00F93A04" w:rsidRPr="00F93A04">
        <w:rPr>
          <w:rFonts w:ascii="Consolas" w:hAnsi="Consolas" w:cs="Times New Roman"/>
          <w:sz w:val="20"/>
          <w:szCs w:val="20"/>
        </w:rPr>
        <w:t>.pheno.dt, si = 'ndvi')</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Pr>
          <w:rFonts w:ascii="Consolas" w:hAnsi="Consolas" w:cs="Times New Roman"/>
          <w:sz w:val="20"/>
          <w:szCs w:val="20"/>
        </w:rPr>
        <w:t>noatak</w:t>
      </w:r>
      <w:r w:rsidR="00F93A04" w:rsidRPr="00F93A04">
        <w:rPr>
          <w:rFonts w:ascii="Consolas" w:hAnsi="Consolas" w:cs="Times New Roman"/>
          <w:sz w:val="20"/>
          <w:szCs w:val="20"/>
        </w:rPr>
        <w:t>.gs.eval</w:t>
      </w:r>
      <w:proofErr w:type="gramEnd"/>
      <w:r w:rsidR="00F93A04" w:rsidRPr="00F93A04">
        <w:rPr>
          <w:rFonts w:ascii="Consolas" w:hAnsi="Consolas" w:cs="Times New Roman"/>
          <w:sz w:val="20"/>
          <w:szCs w:val="20"/>
        </w:rPr>
        <w:t>.dt &lt;- lsat_evaluate_phenological_max(</w:t>
      </w:r>
      <w:r>
        <w:rPr>
          <w:rFonts w:ascii="Consolas" w:hAnsi="Consolas" w:cs="Times New Roman"/>
          <w:sz w:val="20"/>
          <w:szCs w:val="20"/>
        </w:rPr>
        <w:t>noatak</w:t>
      </w:r>
      <w:r w:rsidR="00F93A04" w:rsidRPr="00F93A04">
        <w:rPr>
          <w:rFonts w:ascii="Consolas" w:hAnsi="Consolas" w:cs="Times New Roman"/>
          <w:sz w:val="20"/>
          <w:szCs w:val="20"/>
        </w:rPr>
        <w:t>.pheno.dt,</w:t>
      </w:r>
      <w:r w:rsidR="00DC5991">
        <w:rPr>
          <w:rFonts w:ascii="Consolas" w:hAnsi="Consolas" w:cs="Times New Roman"/>
          <w:sz w:val="20"/>
          <w:szCs w:val="20"/>
        </w:rPr>
        <w:t xml:space="preserve"> </w:t>
      </w:r>
      <w:r w:rsidR="00F93A04" w:rsidRPr="00F93A04">
        <w:rPr>
          <w:rFonts w:ascii="Consolas" w:hAnsi="Consolas" w:cs="Times New Roman"/>
          <w:sz w:val="20"/>
          <w:szCs w:val="20"/>
        </w:rPr>
        <w:t>si = 'ndvi'</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D37D47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E64191">
        <w:rPr>
          <w:rFonts w:ascii="Times New Roman" w:hAnsi="Times New Roman" w:cs="Times New Roman"/>
          <w:sz w:val="24"/>
          <w:szCs w:val="24"/>
        </w:rPr>
        <w:t>where there wer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xml:space="preserve">.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FB32BB">
        <w:trPr>
          <w:trHeight w:val="300"/>
        </w:trPr>
        <w:tc>
          <w:tcPr>
            <w:tcW w:w="0" w:type="auto"/>
            <w:vMerge w:val="restart"/>
            <w:tcBorders>
              <w:top w:val="single" w:sz="4" w:space="0" w:color="auto"/>
              <w:bottom w:val="nil"/>
            </w:tcBorders>
            <w:noWrap/>
          </w:tcPr>
          <w:p w14:paraId="534D1DB0"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FB32BB">
        <w:trPr>
          <w:trHeight w:val="300"/>
        </w:trPr>
        <w:tc>
          <w:tcPr>
            <w:tcW w:w="0" w:type="auto"/>
            <w:vMerge/>
            <w:tcBorders>
              <w:top w:val="nil"/>
              <w:bottom w:val="single" w:sz="4" w:space="0" w:color="auto"/>
            </w:tcBorders>
            <w:noWrap/>
            <w:hideMark/>
          </w:tcPr>
          <w:p w14:paraId="0656FD87" w14:textId="77777777" w:rsidR="005F58F9" w:rsidRPr="000E0446" w:rsidRDefault="005F58F9" w:rsidP="00FB32BB">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c>
          <w:tcPr>
            <w:tcW w:w="0" w:type="auto"/>
            <w:tcBorders>
              <w:top w:val="nil"/>
              <w:bottom w:val="single" w:sz="4" w:space="0" w:color="auto"/>
            </w:tcBorders>
            <w:noWrap/>
            <w:vAlign w:val="center"/>
          </w:tcPr>
          <w:p w14:paraId="4CC2D55A"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r>
      <w:tr w:rsidR="005F58F9" w:rsidRPr="000E0446" w14:paraId="3FC3A391" w14:textId="77777777" w:rsidTr="00FB32BB">
        <w:trPr>
          <w:trHeight w:val="300"/>
        </w:trPr>
        <w:tc>
          <w:tcPr>
            <w:tcW w:w="0" w:type="auto"/>
            <w:tcBorders>
              <w:top w:val="single" w:sz="4" w:space="0" w:color="auto"/>
            </w:tcBorders>
            <w:noWrap/>
            <w:hideMark/>
          </w:tcPr>
          <w:p w14:paraId="68C364C8"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FB32BB">
        <w:trPr>
          <w:trHeight w:val="300"/>
        </w:trPr>
        <w:tc>
          <w:tcPr>
            <w:tcW w:w="0" w:type="auto"/>
            <w:noWrap/>
            <w:hideMark/>
          </w:tcPr>
          <w:p w14:paraId="4F66C0A6"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0940821E" w14:textId="59B74BA7"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phenological curve 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and is colored by the focal year. </w:t>
      </w: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76747583"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w:t>
      </w:r>
      <w:proofErr w:type="gramStart"/>
      <w:r w:rsidR="00672880" w:rsidRPr="0085687E">
        <w:rPr>
          <w:rFonts w:ascii="Times New Roman" w:hAnsi="Times New Roman" w:cs="Times New Roman"/>
          <w:i/>
          <w:iCs/>
          <w:sz w:val="24"/>
          <w:szCs w:val="24"/>
        </w:rPr>
        <w:t>max(</w:t>
      </w:r>
      <w:proofErr w:type="gramEnd"/>
      <w:r w:rsidR="00672880" w:rsidRPr="0085687E">
        <w:rPr>
          <w:rFonts w:ascii="Times New Roman" w:hAnsi="Times New Roman" w:cs="Times New Roman"/>
          <w:i/>
          <w:iCs/>
          <w:sz w:val="24"/>
          <w:szCs w:val="24"/>
        </w:rPr>
        <w:t xml:space="preserve">).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trend in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 xml:space="preserve">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We then create a histogram of recent NDVI</w:t>
      </w:r>
      <w:r w:rsidR="00D74D98" w:rsidRPr="00D74D98">
        <w:rPr>
          <w:rFonts w:ascii="Times New Roman" w:hAnsi="Times New Roman" w:cs="Times New Roman"/>
          <w:sz w:val="24"/>
          <w:szCs w:val="24"/>
          <w:vertAlign w:val="subscript"/>
        </w:rPr>
        <w:t>max</w:t>
      </w:r>
      <w:r w:rsidR="00D74D98">
        <w:rPr>
          <w:rFonts w:ascii="Times New Roman" w:hAnsi="Times New Roman" w:cs="Times New Roman"/>
          <w:sz w:val="24"/>
          <w:szCs w:val="24"/>
        </w:rPr>
        <w:t xml:space="preserve"> trends using </w:t>
      </w:r>
      <w:r w:rsidR="00D74D98" w:rsidRPr="00D74D98">
        <w:rPr>
          <w:rFonts w:ascii="Times New Roman" w:hAnsi="Times New Roman" w:cs="Times New Roman"/>
          <w:i/>
          <w:iCs/>
          <w:sz w:val="24"/>
          <w:szCs w:val="24"/>
        </w:rPr>
        <w:t>lsat_plot_trend_</w:t>
      </w:r>
      <w:proofErr w:type="gramStart"/>
      <w:r w:rsidR="00D74D98" w:rsidRPr="00D74D98">
        <w:rPr>
          <w:rFonts w:ascii="Times New Roman" w:hAnsi="Times New Roman" w:cs="Times New Roman"/>
          <w:i/>
          <w:iCs/>
          <w:sz w:val="24"/>
          <w:szCs w:val="24"/>
        </w:rPr>
        <w:t>hist</w:t>
      </w:r>
      <w:r w:rsidR="00D74D98">
        <w:rPr>
          <w:rFonts w:ascii="Times New Roman" w:hAnsi="Times New Roman" w:cs="Times New Roman"/>
          <w:i/>
          <w:iCs/>
          <w:sz w:val="24"/>
          <w:szCs w:val="24"/>
        </w:rPr>
        <w:t>(</w:t>
      </w:r>
      <w:proofErr w:type="gramEnd"/>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r w:rsidRPr="00BB0B2E">
        <w:rPr>
          <w:rFonts w:ascii="Consolas" w:hAnsi="Consolas" w:cs="Times New Roman"/>
          <w:sz w:val="20"/>
          <w:szCs w:val="20"/>
        </w:rPr>
        <w:t>NDVImax</w:t>
      </w:r>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Pr>
          <w:rFonts w:ascii="Consolas" w:hAnsi="Consolas" w:cs="Times New Roman"/>
          <w:sz w:val="20"/>
          <w:szCs w:val="20"/>
        </w:rPr>
        <w:t>noatak</w:t>
      </w:r>
      <w:r w:rsidR="003A6063" w:rsidRPr="00AA2D22">
        <w:rPr>
          <w:rFonts w:ascii="Consolas" w:hAnsi="Consolas" w:cs="Times New Roman"/>
          <w:sz w:val="20"/>
          <w:szCs w:val="20"/>
        </w:rPr>
        <w:t>.trend</w:t>
      </w:r>
      <w:proofErr w:type="gramEnd"/>
      <w:r w:rsidR="003A6063" w:rsidRPr="00AA2D22">
        <w:rPr>
          <w:rFonts w:ascii="Consolas" w:hAnsi="Consolas" w:cs="Times New Roman"/>
          <w:sz w:val="20"/>
          <w:szCs w:val="20"/>
        </w:rPr>
        <w:t>.dt &lt;- lsat_calc_trend(</w:t>
      </w:r>
      <w:r>
        <w:rPr>
          <w:rFonts w:ascii="Consolas" w:hAnsi="Consolas" w:cs="Times New Roman"/>
          <w:sz w:val="20"/>
          <w:szCs w:val="20"/>
        </w:rPr>
        <w:t>noatak</w:t>
      </w:r>
      <w:r w:rsidR="003A6063" w:rsidRPr="00AA2D22">
        <w:rPr>
          <w:rFonts w:ascii="Consolas" w:hAnsi="Consolas" w:cs="Times New Roman"/>
          <w:sz w:val="20"/>
          <w:szCs w:val="20"/>
        </w:rPr>
        <w:t>.gs.dt, si = 'ndvi.max', yrs</w:t>
      </w:r>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07B5E03"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s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lsat_plot_trend_</w:t>
      </w:r>
      <w:proofErr w:type="gramStart"/>
      <w:r w:rsidRPr="0025527E">
        <w:rPr>
          <w:rFonts w:ascii="Consolas" w:hAnsi="Consolas" w:cs="Times New Roman"/>
          <w:sz w:val="20"/>
          <w:szCs w:val="20"/>
        </w:rPr>
        <w:t>hist(</w:t>
      </w:r>
      <w:proofErr w:type="gramEnd"/>
      <w:r w:rsidRPr="0025527E">
        <w:rPr>
          <w:rFonts w:ascii="Consolas" w:hAnsi="Consolas" w:cs="Times New Roman"/>
          <w:sz w:val="20"/>
          <w:szCs w:val="20"/>
        </w:rPr>
        <w:t>noatak.trend.dt, xlim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18B871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 xml:space="preserve"> &lt;- data.table(trend.cat = c("greening","no_trend","browning"), </w:t>
      </w:r>
    </w:p>
    <w:p w14:paraId="70CA7F2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gramStart"/>
      <w:r w:rsidRPr="00F02120">
        <w:rPr>
          <w:rFonts w:ascii="Consolas" w:hAnsi="Consolas" w:cs="Times New Roman"/>
          <w:sz w:val="20"/>
          <w:szCs w:val="20"/>
        </w:rPr>
        <w:t>trend.color</w:t>
      </w:r>
      <w:proofErr w:type="gramEnd"/>
      <w:r w:rsidRPr="00F02120">
        <w:rPr>
          <w:rFonts w:ascii="Consolas" w:hAnsi="Consolas" w:cs="Times New Roman"/>
          <w:sz w:val="20"/>
          <w:szCs w:val="20"/>
        </w:rPr>
        <w:t xml:space="preserve"> = c("green","white","brown"))</w:t>
      </w:r>
    </w:p>
    <w:p w14:paraId="237C05E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noatak.trend</w:t>
      </w:r>
      <w:proofErr w:type="gramEnd"/>
      <w:r w:rsidRPr="00F02120">
        <w:rPr>
          <w:rFonts w:ascii="Consolas" w:hAnsi="Consolas" w:cs="Times New Roman"/>
          <w:sz w:val="20"/>
          <w:szCs w:val="20"/>
        </w:rPr>
        <w:t>.dt &lt;- noatak.trend.dt[colors.d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noatak.trend.sf &lt;- st_as_</w:t>
      </w:r>
      <w:proofErr w:type="gramStart"/>
      <w:r w:rsidRPr="00F02120">
        <w:rPr>
          <w:rFonts w:ascii="Consolas" w:hAnsi="Consolas" w:cs="Times New Roman"/>
          <w:sz w:val="20"/>
          <w:szCs w:val="20"/>
        </w:rPr>
        <w:t>sf(</w:t>
      </w:r>
      <w:proofErr w:type="gramEnd"/>
      <w:r w:rsidRPr="00F02120">
        <w:rPr>
          <w:rFonts w:ascii="Consolas" w:hAnsi="Consolas" w:cs="Times New Roman"/>
          <w:sz w:val="20"/>
          <w:szCs w:val="20"/>
        </w:rPr>
        <w:t xml:space="preserve">noatak.trend.dt, </w:t>
      </w:r>
    </w:p>
    <w:p w14:paraId="16E903A2"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ords = </w:t>
      </w:r>
      <w:proofErr w:type="gramStart"/>
      <w:r w:rsidRPr="00F02120">
        <w:rPr>
          <w:rFonts w:ascii="Consolas" w:hAnsi="Consolas" w:cs="Times New Roman"/>
          <w:sz w:val="20"/>
          <w:szCs w:val="20"/>
        </w:rPr>
        <w:t>c(</w:t>
      </w:r>
      <w:proofErr w:type="gramEnd"/>
      <w:r w:rsidRPr="00F02120">
        <w:rPr>
          <w:rFonts w:ascii="Consolas" w:hAnsi="Consolas" w:cs="Times New Roman"/>
          <w:sz w:val="20"/>
          <w:szCs w:val="20"/>
        </w:rPr>
        <w:t xml:space="preserve">"longitude", "latitude"), </w:t>
      </w:r>
    </w:p>
    <w:p w14:paraId="043D15D4"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rs = 4326)</w:t>
      </w:r>
    </w:p>
    <w:p w14:paraId="367B0D6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leaflet(</w:t>
      </w:r>
      <w:proofErr w:type="gramEnd"/>
      <w:r w:rsidRPr="00F02120">
        <w:rPr>
          <w:rFonts w:ascii="Consolas" w:hAnsi="Consolas" w:cs="Times New Roman"/>
          <w:sz w:val="20"/>
          <w:szCs w:val="20"/>
        </w:rPr>
        <w:t xml:space="preserve">)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gramStart"/>
      <w:r w:rsidRPr="00F02120">
        <w:rPr>
          <w:rFonts w:ascii="Consolas" w:hAnsi="Consolas" w:cs="Times New Roman"/>
          <w:sz w:val="20"/>
          <w:szCs w:val="20"/>
        </w:rPr>
        <w:t>addProviderTiles(</w:t>
      </w:r>
      <w:proofErr w:type="gramEnd"/>
      <w:r w:rsidRPr="00F02120">
        <w:rPr>
          <w:rFonts w:ascii="Consolas" w:hAnsi="Consolas" w:cs="Times New Roman"/>
          <w:sz w:val="20"/>
          <w:szCs w:val="20"/>
        </w:rPr>
        <w:t>'Esri.WorldImagery') %&gt;%</w:t>
      </w:r>
    </w:p>
    <w:p w14:paraId="6A5ABA6A"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gramStart"/>
      <w:r w:rsidRPr="00F02120">
        <w:rPr>
          <w:rFonts w:ascii="Consolas" w:hAnsi="Consolas" w:cs="Times New Roman"/>
          <w:sz w:val="20"/>
          <w:szCs w:val="20"/>
        </w:rPr>
        <w:t>addPolylines(</w:t>
      </w:r>
      <w:proofErr w:type="gramEnd"/>
      <w:r w:rsidRPr="00F02120">
        <w:rPr>
          <w:rFonts w:ascii="Consolas" w:hAnsi="Consolas" w:cs="Times New Roman"/>
          <w:sz w:val="20"/>
          <w:szCs w:val="20"/>
        </w:rPr>
        <w:t xml:space="preserve">data = noatak.sf, color = 'black',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gramStart"/>
      <w:r w:rsidRPr="00F02120">
        <w:rPr>
          <w:rFonts w:ascii="Consolas" w:hAnsi="Consolas" w:cs="Times New Roman"/>
          <w:sz w:val="20"/>
          <w:szCs w:val="20"/>
        </w:rPr>
        <w:t>addCircleMarkers(</w:t>
      </w:r>
      <w:proofErr w:type="gramEnd"/>
      <w:r w:rsidRPr="00F02120">
        <w:rPr>
          <w:rFonts w:ascii="Consolas" w:hAnsi="Consolas" w:cs="Times New Roman"/>
          <w:sz w:val="20"/>
          <w:szCs w:val="20"/>
        </w:rPr>
        <w:t xml:space="preserve">data = noatak.trend.sf, </w:t>
      </w:r>
    </w:p>
    <w:p w14:paraId="40F80CAF"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black',</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Color = ~</w:t>
      </w:r>
      <w:proofErr w:type="gramStart"/>
      <w:r w:rsidRPr="00F02120">
        <w:rPr>
          <w:rFonts w:ascii="Consolas" w:hAnsi="Consolas" w:cs="Times New Roman"/>
          <w:sz w:val="20"/>
          <w:szCs w:val="20"/>
        </w:rPr>
        <w:t>trend.color</w:t>
      </w:r>
      <w:proofErr w:type="gramEnd"/>
      <w:r w:rsidRPr="00F02120">
        <w:rPr>
          <w:rFonts w:ascii="Consolas" w:hAnsi="Consolas" w:cs="Times New Roman"/>
          <w:sz w:val="20"/>
          <w:szCs w:val="20"/>
        </w:rPr>
        <w:t>,</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Opacity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w:t>
      </w:r>
      <w:proofErr w:type="gramStart"/>
      <w:r w:rsidRPr="00F02120">
        <w:rPr>
          <w:rFonts w:ascii="Consolas" w:hAnsi="Consolas" w:cs="Times New Roman"/>
          <w:sz w:val="20"/>
          <w:szCs w:val="20"/>
        </w:rPr>
        <w:t>total.change</w:t>
      </w:r>
      <w:proofErr w:type="gramEnd"/>
      <w:r w:rsidRPr="00F02120">
        <w:rPr>
          <w:rFonts w:ascii="Consolas" w:hAnsi="Consolas" w:cs="Times New Roman"/>
          <w:sz w:val="20"/>
          <w:szCs w:val="20"/>
        </w:rPr>
        <w:t>.pcn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gramStart"/>
      <w:r w:rsidRPr="00F02120">
        <w:rPr>
          <w:rFonts w:ascii="Consolas" w:hAnsi="Consolas" w:cs="Times New Roman"/>
          <w:sz w:val="20"/>
          <w:szCs w:val="20"/>
        </w:rPr>
        <w:t>setView(</w:t>
      </w:r>
      <w:proofErr w:type="gramEnd"/>
      <w:r w:rsidRPr="00F02120">
        <w:rPr>
          <w:rFonts w:ascii="Consolas" w:hAnsi="Consolas" w:cs="Times New Roman"/>
          <w:sz w:val="20"/>
          <w:szCs w:val="20"/>
        </w:rPr>
        <w:t>-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gramStart"/>
      <w:r w:rsidRPr="00F02120">
        <w:rPr>
          <w:rFonts w:ascii="Consolas" w:hAnsi="Consolas" w:cs="Times New Roman"/>
          <w:sz w:val="20"/>
          <w:szCs w:val="20"/>
        </w:rPr>
        <w:t>addLegend(</w:t>
      </w:r>
      <w:proofErr w:type="gramEnd"/>
      <w:r w:rsidRPr="00F02120">
        <w:rPr>
          <w:rFonts w:ascii="Consolas" w:hAnsi="Consolas" w:cs="Times New Roman"/>
          <w:sz w:val="20"/>
          <w:szCs w:val="20"/>
        </w:rPr>
        <w:t xml:space="preserve">'bottomright',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w:t>
      </w:r>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 xml:space="preserve">$trend.color, </w:t>
      </w:r>
    </w:p>
    <w:p w14:paraId="48AA44A3"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labels = </w:t>
      </w:r>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title = 'NDVImax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BC8E75" w14:textId="5F559BE6" w:rsidR="00046368" w:rsidRDefault="00046368" w:rsidP="008A44EA">
      <w:pPr>
        <w:pStyle w:val="NoSpacing"/>
        <w:rPr>
          <w:rFonts w:ascii="Consolas" w:hAnsi="Consolas" w:cs="Times New Roman"/>
          <w:sz w:val="24"/>
          <w:szCs w:val="24"/>
        </w:rPr>
      </w:pPr>
    </w:p>
    <w:p w14:paraId="2926F38C" w14:textId="5BEDDF92"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NDVI</w:t>
      </w:r>
      <w:r w:rsidR="00FB2366" w:rsidRPr="00FB2366">
        <w:rPr>
          <w:rFonts w:ascii="Times New Roman" w:hAnsi="Times New Roman" w:cs="Times New Roman"/>
          <w:sz w:val="24"/>
          <w:szCs w:val="24"/>
          <w:vertAlign w:val="subscript"/>
        </w:rPr>
        <w:t>max</w:t>
      </w:r>
      <w:r w:rsidR="00FB2366">
        <w:rPr>
          <w:rFonts w:ascii="Times New Roman" w:hAnsi="Times New Roman" w:cs="Times New Roman"/>
          <w:sz w:val="24"/>
          <w:szCs w:val="24"/>
        </w:rPr>
        <w:t xml:space="preserve"> trends from 2000 to 2022 for each sample point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r w:rsidR="00FB2366" w:rsidRPr="00FB2366">
        <w:rPr>
          <w:rFonts w:ascii="Times New Roman" w:hAnsi="Times New Roman" w:cs="Times New Roman"/>
          <w:i/>
          <w:iCs/>
          <w:sz w:val="24"/>
          <w:szCs w:val="24"/>
        </w:rPr>
        <w:t>lsat_calc_</w:t>
      </w:r>
      <w:proofErr w:type="gramStart"/>
      <w:r w:rsidR="00FB2366" w:rsidRPr="00FB2366">
        <w:rPr>
          <w:rFonts w:ascii="Times New Roman" w:hAnsi="Times New Roman" w:cs="Times New Roman"/>
          <w:i/>
          <w:iCs/>
          <w:sz w:val="24"/>
          <w:szCs w:val="24"/>
        </w:rPr>
        <w:t>trend</w:t>
      </w:r>
      <w:r w:rsidR="00FB2366">
        <w:rPr>
          <w:rFonts w:ascii="Times New Roman" w:hAnsi="Times New Roman" w:cs="Times New Roman"/>
          <w:i/>
          <w:iCs/>
          <w:sz w:val="24"/>
          <w:szCs w:val="24"/>
        </w:rPr>
        <w:t>(</w:t>
      </w:r>
      <w:proofErr w:type="gramEnd"/>
      <w:r w:rsidR="00FB2366">
        <w:rPr>
          <w:rFonts w:ascii="Times New Roman" w:hAnsi="Times New Roman" w:cs="Times New Roman"/>
          <w:i/>
          <w:iCs/>
          <w:sz w:val="24"/>
          <w:szCs w:val="24"/>
        </w:rPr>
        <w:t>)</w:t>
      </w:r>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C40806">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C40806">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C40806">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C40806">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C40806">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C40806">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C40806">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C40806">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C40806">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C40806">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C40806">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C40806">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8A44EA">
      <w:pPr>
        <w:pStyle w:val="NoSpacing"/>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D910684" w14:textId="2E9BB5EA" w:rsidR="00046368" w:rsidRDefault="00046368" w:rsidP="008A44EA">
      <w:pPr>
        <w:pStyle w:val="NoSpacing"/>
        <w:rPr>
          <w:rFonts w:ascii="Consolas" w:hAnsi="Consolas" w:cs="Times New Roman"/>
          <w:sz w:val="24"/>
          <w:szCs w:val="24"/>
        </w:rPr>
      </w:pPr>
    </w:p>
    <w:p w14:paraId="676BD8A4" w14:textId="3925D5F8"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Changes </w:t>
      </w:r>
      <w:r w:rsidR="00674838">
        <w:rPr>
          <w:rFonts w:ascii="Times New Roman" w:hAnsi="Times New Roman" w:cs="Times New Roman"/>
          <w:sz w:val="24"/>
          <w:szCs w:val="24"/>
        </w:rPr>
        <w:t xml:space="preserve">were assessed for each </w:t>
      </w:r>
      <w:r w:rsidR="003079C9">
        <w:rPr>
          <w:rFonts w:ascii="Times New Roman" w:hAnsi="Times New Roman" w:cs="Times New Roman"/>
          <w:sz w:val="24"/>
          <w:szCs w:val="24"/>
        </w:rPr>
        <w:t xml:space="preserve">sample point </w:t>
      </w:r>
      <w:r w:rsidR="00674838">
        <w:rPr>
          <w:rFonts w:ascii="Times New Roman" w:hAnsi="Times New Roman" w:cs="Times New Roman"/>
          <w:sz w:val="24"/>
          <w:szCs w:val="24"/>
        </w:rPr>
        <w:t>by removing temporal autocorrelation and then applying a Mann-Kendall trend test</w:t>
      </w:r>
      <w:r w:rsidR="003079C9">
        <w:rPr>
          <w:rFonts w:ascii="Times New Roman" w:hAnsi="Times New Roman" w:cs="Times New Roman"/>
          <w:sz w:val="24"/>
          <w:szCs w:val="24"/>
        </w:rPr>
        <w:t xml:space="preserve">. </w:t>
      </w:r>
    </w:p>
    <w:p w14:paraId="3F4E742E" w14:textId="494EA5D6" w:rsidR="009A61ED" w:rsidRDefault="009A61ED" w:rsidP="00674838">
      <w:pPr>
        <w:pStyle w:val="NoSpacing"/>
        <w:rPr>
          <w:rFonts w:ascii="Times New Roman" w:hAnsi="Times New Roman" w:cs="Times New Roman"/>
          <w:sz w:val="24"/>
          <w:szCs w:val="24"/>
        </w:rPr>
      </w:pPr>
    </w:p>
    <w:p w14:paraId="693CE62B" w14:textId="636A507A" w:rsidR="00286E96" w:rsidRDefault="00B07E9F" w:rsidP="00674838">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D63749" wp14:editId="3D461FCD">
            <wp:extent cx="5943600" cy="3353519"/>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15">
                      <a:extLst>
                        <a:ext uri="{28A0092B-C50C-407E-A947-70E740481C1C}">
                          <a14:useLocalDpi xmlns:a14="http://schemas.microsoft.com/office/drawing/2010/main" val="0"/>
                        </a:ext>
                      </a:extLst>
                    </a:blip>
                    <a:srcRect t="24770"/>
                    <a:stretch/>
                  </pic:blipFill>
                  <pic:spPr bwMode="auto">
                    <a:xfrm>
                      <a:off x="0" y="0"/>
                      <a:ext cx="5943600" cy="3353519"/>
                    </a:xfrm>
                    <a:prstGeom prst="rect">
                      <a:avLst/>
                    </a:prstGeom>
                    <a:ln>
                      <a:noFill/>
                    </a:ln>
                    <a:extLst>
                      <a:ext uri="{53640926-AAD7-44D8-BBD7-CCE9431645EC}">
                        <a14:shadowObscured xmlns:a14="http://schemas.microsoft.com/office/drawing/2010/main"/>
                      </a:ext>
                    </a:extLst>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NDVI</w:t>
      </w:r>
      <w:r w:rsidRPr="00B07E9F">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nnual maximum vegetation greenness (i.e., NDVI</w:t>
      </w:r>
      <w:r w:rsidR="00105262" w:rsidRPr="00105262">
        <w:rPr>
          <w:rFonts w:ascii="Times New Roman" w:hAnsi="Times New Roman" w:cs="Times New Roman"/>
          <w:sz w:val="24"/>
          <w:szCs w:val="24"/>
          <w:vertAlign w:val="subscript"/>
        </w:rPr>
        <w:t>max</w:t>
      </w:r>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Pr>
          <w:rFonts w:ascii="Times New Roman" w:hAnsi="Times New Roman" w:cs="Times New Roman"/>
          <w:i/>
          <w:iCs/>
          <w:sz w:val="24"/>
          <w:szCs w:val="24"/>
        </w:rPr>
        <w:t>LandsatTS</w:t>
      </w:r>
      <w:r>
        <w:rPr>
          <w:rFonts w:ascii="Times New Roman" w:hAnsi="Times New Roman" w:cs="Times New Roman"/>
          <w:sz w:val="24"/>
          <w:szCs w:val="24"/>
        </w:rPr>
        <w:t xml:space="preserve"> is publicly available through a GitHub code repository. Users will need to have installed the R software environment on their computer.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gramStart"/>
      <w:r w:rsidRPr="0032733C">
        <w:rPr>
          <w:rFonts w:ascii="Consolas" w:eastAsia="Times New Roman" w:hAnsi="Consolas" w:cs="Courier New"/>
          <w:color w:val="24292F"/>
          <w:sz w:val="20"/>
          <w:szCs w:val="20"/>
          <w:lang w:eastAsia="en-US"/>
        </w:rPr>
        <w:t>devtools::</w:t>
      </w:r>
      <w:proofErr w:type="gramEnd"/>
      <w:r w:rsidRPr="0032733C">
        <w:rPr>
          <w:rFonts w:ascii="Consolas" w:eastAsia="Times New Roman" w:hAnsi="Consolas" w:cs="Courier New"/>
          <w:color w:val="24292F"/>
          <w:sz w:val="20"/>
          <w:szCs w:val="20"/>
          <w:lang w:eastAsia="en-US"/>
        </w:rPr>
        <w:t>install_github("logan-berner/</w:t>
      </w:r>
      <w:r w:rsidR="004A7790">
        <w:rPr>
          <w:rFonts w:ascii="Consolas" w:eastAsia="Times New Roman" w:hAnsi="Consolas" w:cs="Courier New"/>
          <w:color w:val="24292F"/>
          <w:sz w:val="20"/>
          <w:szCs w:val="20"/>
          <w:lang w:eastAsia="en-US"/>
        </w:rPr>
        <w:t>LandsatTS</w:t>
      </w:r>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r w:rsidRPr="00132CED">
        <w:rPr>
          <w:rFonts w:ascii="Times New Roman" w:hAnsi="Times New Roman" w:cs="Times New Roman"/>
          <w:i/>
          <w:iCs/>
          <w:sz w:val="24"/>
          <w:szCs w:val="24"/>
        </w:rPr>
        <w:t>rgee</w:t>
      </w:r>
      <w:r>
        <w:rPr>
          <w:rFonts w:ascii="Times New Roman" w:hAnsi="Times New Roman" w:cs="Times New Roman"/>
          <w:sz w:val="24"/>
          <w:szCs w:val="24"/>
        </w:rPr>
        <w:t xml:space="preserve"> package to access GEE from R. Please see the GEE (</w:t>
      </w:r>
      <w:hyperlink r:id="rId16"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hyperlink r:id="rId17"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other external package dependencies are configured and automatically 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These required packages include (</w:t>
      </w:r>
      <w:r>
        <w:rPr>
          <w:rFonts w:ascii="Times New Roman" w:hAnsi="Times New Roman" w:cs="Times New Roman"/>
          <w:i/>
          <w:iCs/>
          <w:sz w:val="24"/>
          <w:szCs w:val="24"/>
        </w:rPr>
        <w:t>LandsatTS</w:t>
      </w:r>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ggpubr</w:t>
      </w:r>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magrittr</w:t>
      </w:r>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mapview</w:t>
      </w:r>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R.utils</w:t>
      </w:r>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 xml:space="preserve">zyp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77777777"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6" w:name="_Hlk124160635"/>
      <w:r w:rsidRPr="00C56196">
        <w:t xml:space="preserve">Export point-coordinate Landsat time series from </w:t>
      </w:r>
      <w:r>
        <w:t xml:space="preserve">Google </w:t>
      </w:r>
      <w:r w:rsidRPr="00C56196">
        <w:t>Earth Engine using lsat_export_</w:t>
      </w:r>
      <w:proofErr w:type="gramStart"/>
      <w:r w:rsidRPr="00C56196">
        <w:t>ts(</w:t>
      </w:r>
      <w:proofErr w:type="gramEnd"/>
      <w:r w:rsidRPr="00C56196">
        <w:t>)</w:t>
      </w:r>
    </w:p>
    <w:bookmarkEnd w:id="6"/>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gramEnd"/>
      <w:r w:rsidRPr="004C71F5">
        <w:rPr>
          <w:rFonts w:ascii="Times New Roman" w:hAnsi="Times New Roman" w:cs="Times New Roman"/>
          <w:i/>
          <w:iCs/>
          <w:sz w:val="24"/>
          <w:szCs w:val="24"/>
        </w:rPr>
        <w:t xml:space="preserve">)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r w:rsidRPr="004C71F5">
        <w:rPr>
          <w:rFonts w:ascii="Times New Roman" w:hAnsi="Times New Roman" w:cs="Times New Roman"/>
          <w:i/>
          <w:iCs/>
          <w:sz w:val="24"/>
          <w:szCs w:val="24"/>
        </w:rPr>
        <w:t>lstat_get_pixel_</w:t>
      </w:r>
      <w:proofErr w:type="gramStart"/>
      <w:r w:rsidRPr="004C71F5">
        <w:rPr>
          <w:rFonts w:ascii="Times New Roman" w:hAnsi="Times New Roman" w:cs="Times New Roman"/>
          <w:i/>
          <w:iCs/>
          <w:sz w:val="24"/>
          <w:szCs w:val="24"/>
        </w:rPr>
        <w:t>centers(</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and then those sample locations are passed to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r w:rsidRPr="004C71F5">
        <w:rPr>
          <w:rFonts w:ascii="Times New Roman" w:hAnsi="Times New Roman" w:cs="Times New Roman"/>
          <w:i/>
          <w:iCs/>
          <w:sz w:val="24"/>
          <w:szCs w:val="24"/>
        </w:rPr>
        <w:t>rgee</w:t>
      </w:r>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r w:rsidRPr="004C71F5">
        <w:rPr>
          <w:rFonts w:ascii="Times New Roman" w:hAnsi="Times New Roman" w:cs="Times New Roman"/>
          <w:i/>
          <w:iCs/>
          <w:sz w:val="24"/>
          <w:szCs w:val="24"/>
        </w:rPr>
        <w:t>LandsatTS</w:t>
      </w:r>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w:t>
      </w:r>
      <w:proofErr w:type="gramStart"/>
      <w:r w:rsidRPr="00C56196">
        <w:rPr>
          <w:rFonts w:ascii="Times New Roman" w:hAnsi="Times New Roman" w:cs="Times New Roman"/>
          <w:i/>
          <w:sz w:val="24"/>
          <w:szCs w:val="24"/>
        </w:rPr>
        <w:t>centers(</w:t>
      </w:r>
      <w:proofErr w:type="gram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w:t>
      </w:r>
      <w:r>
        <w:rPr>
          <w:rFonts w:ascii="Times New Roman" w:hAnsi="Times New Roman" w:cs="Times New Roman"/>
          <w:sz w:val="24"/>
          <w:szCs w:val="24"/>
        </w:rPr>
        <w:lastRenderedPageBreak/>
        <w:t xml:space="preserve">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w:t>
      </w:r>
      <w:proofErr w:type="gramStart"/>
      <w:r w:rsidRPr="000867AD">
        <w:rPr>
          <w:rFonts w:ascii="Times New Roman" w:hAnsi="Times New Roman" w:cs="Times New Roman"/>
          <w:i/>
          <w:iCs/>
          <w:sz w:val="24"/>
          <w:szCs w:val="24"/>
        </w:rPr>
        <w:t>ts(</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lsat_</w:t>
      </w:r>
      <w:r>
        <w:t>format_data</w:t>
      </w:r>
      <w:r w:rsidRPr="007B3C28">
        <w:t xml:space="preserve"> </w:t>
      </w:r>
      <w:r w:rsidR="007E75AB" w:rsidRPr="007B3C28">
        <w:t>()</w:t>
      </w:r>
    </w:p>
    <w:p w14:paraId="24D69772" w14:textId="176B9B30"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r>
        <w:rPr>
          <w:rFonts w:ascii="Times New Roman" w:hAnsi="Times New Roman" w:cs="Times New Roman"/>
          <w:i/>
          <w:iCs/>
          <w:sz w:val="24"/>
          <w:szCs w:val="24"/>
        </w:rPr>
        <w:t>LandsatTS</w:t>
      </w:r>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gramStart"/>
      <w:r w:rsidRPr="00193181">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r w:rsidRPr="001001ED">
        <w:rPr>
          <w:rFonts w:ascii="Times New Roman" w:hAnsi="Times New Roman" w:cs="Times New Roman"/>
          <w:i/>
          <w:iCs/>
          <w:sz w:val="24"/>
          <w:szCs w:val="24"/>
        </w:rPr>
        <w:t>(</w:t>
      </w:r>
      <w:proofErr w:type="gram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r>
        <w:rPr>
          <w:rFonts w:ascii="Times New Roman" w:hAnsi="Times New Roman" w:cs="Times New Roman"/>
          <w:i/>
          <w:iCs/>
          <w:sz w:val="24"/>
          <w:szCs w:val="24"/>
        </w:rPr>
        <w:t>LandsatTS</w:t>
      </w:r>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gramStart"/>
      <w:r w:rsidRPr="00193181">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object 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Clean surface reflectance data using lsat_clean_</w:t>
      </w:r>
      <w:proofErr w:type="gramStart"/>
      <w:r w:rsidRPr="007B3C28">
        <w:t>data(</w:t>
      </w:r>
      <w:proofErr w:type="gramEnd"/>
      <w:r w:rsidRPr="007B3C28">
        <w:t>)</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gram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w:t>
      </w:r>
      <w:proofErr w:type="gramStart"/>
      <w:r w:rsidRPr="00580DEC">
        <w:rPr>
          <w:rFonts w:ascii="Times New Roman" w:hAnsi="Times New Roman" w:cs="Times New Roman"/>
          <w:i/>
          <w:iCs/>
          <w:sz w:val="24"/>
          <w:szCs w:val="24"/>
        </w:rPr>
        <w:t>data(</w:t>
      </w:r>
      <w:proofErr w:type="gram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using lsat_neighborhood_</w:t>
      </w:r>
      <w:proofErr w:type="gramStart"/>
      <w:r w:rsidRPr="00943AA8">
        <w:t>mean(</w:t>
      </w:r>
      <w:proofErr w:type="gramEnd"/>
      <w:r w:rsidRPr="00943AA8">
        <w:t>)</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gram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proofErr w:type="gramStart"/>
      <w:r w:rsidRPr="00193181">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of Landsat records for buffered sample locations. The function returns a new </w:t>
      </w:r>
      <w:proofErr w:type="gramStart"/>
      <w:r w:rsidRPr="000E2A56">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w:t>
      </w:r>
      <w:proofErr w:type="gramStart"/>
      <w:r>
        <w:rPr>
          <w:rFonts w:ascii="Times New Roman" w:hAnsi="Times New Roman" w:cs="Times New Roman"/>
          <w:i/>
          <w:iCs/>
          <w:sz w:val="24"/>
          <w:szCs w:val="24"/>
        </w:rPr>
        <w:t>dat</w:t>
      </w:r>
      <w:r w:rsidRPr="000E2A56">
        <w:rPr>
          <w:rFonts w:ascii="Times New Roman" w:hAnsi="Times New Roman" w:cs="Times New Roman"/>
          <w:i/>
          <w:iCs/>
          <w:sz w:val="24"/>
          <w:szCs w:val="24"/>
        </w:rPr>
        <w:t>a(</w:t>
      </w:r>
      <w:proofErr w:type="gram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using lsat_summarize_</w:t>
      </w:r>
      <w:proofErr w:type="gramStart"/>
      <w:r w:rsidRPr="00943AA8">
        <w:t>data(</w:t>
      </w:r>
      <w:proofErr w:type="gramEnd"/>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w:t>
      </w:r>
      <w:proofErr w:type="gramStart"/>
      <w:r w:rsidRPr="00943AA8">
        <w:rPr>
          <w:rFonts w:ascii="Times New Roman" w:hAnsi="Times New Roman" w:cs="Times New Roman"/>
          <w:i/>
          <w:iCs/>
          <w:sz w:val="24"/>
          <w:szCs w:val="24"/>
        </w:rPr>
        <w:t>data(</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w:t>
      </w:r>
      <w:r w:rsidRPr="00943AA8">
        <w:rPr>
          <w:rFonts w:ascii="Times New Roman" w:hAnsi="Times New Roman" w:cs="Times New Roman"/>
          <w:sz w:val="24"/>
          <w:szCs w:val="24"/>
        </w:rPr>
        <w:lastRenderedPageBreak/>
        <w:t xml:space="preserve">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gramStart"/>
      <w:r w:rsidRPr="00C56D0B">
        <w:rPr>
          <w:rFonts w:ascii="Times New Roman" w:hAnsi="Times New Roman" w:cs="Times New Roman"/>
          <w:i/>
          <w:iCs/>
          <w:sz w:val="24"/>
          <w:szCs w:val="24"/>
        </w:rPr>
        <w:t>ggsave(</w:t>
      </w:r>
      <w:proofErr w:type="gram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Calculate spectral indices using lsat_calc_</w:t>
      </w:r>
      <w:r>
        <w:t>spec</w:t>
      </w:r>
      <w:r w:rsidR="00415433">
        <w:t>tral</w:t>
      </w:r>
      <w:r>
        <w:t>_</w:t>
      </w:r>
      <w:proofErr w:type="gramStart"/>
      <w:r w:rsidRPr="00943AA8">
        <w:t>index(</w:t>
      </w:r>
      <w:proofErr w:type="gramEnd"/>
      <w:r w:rsidRPr="00943AA8">
        <w:t>)</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proofErr w:type="gramStart"/>
      <w:r w:rsidRPr="00943AA8">
        <w:rPr>
          <w:rFonts w:ascii="Times New Roman" w:hAnsi="Times New Roman" w:cs="Times New Roman"/>
          <w:i/>
          <w:iCs/>
          <w:sz w:val="24"/>
          <w:szCs w:val="24"/>
        </w:rPr>
        <w:t>index(</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gramStart"/>
      <w:r w:rsidRPr="00193181">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with Landsat records and a string indicating the spectral index to be calculated. The function then returns the </w:t>
      </w:r>
      <w:proofErr w:type="gramStart"/>
      <w:r w:rsidRPr="00193181">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w:t>
      </w:r>
      <w:proofErr w:type="gramStart"/>
      <w:r w:rsidRPr="00777D31">
        <w:rPr>
          <w:rFonts w:ascii="Times New Roman" w:hAnsi="Times New Roman" w:cs="Times New Roman"/>
          <w:i/>
          <w:iCs/>
          <w:sz w:val="24"/>
          <w:szCs w:val="24"/>
        </w:rPr>
        <w:t>index(</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ECF4328"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across sensors using lsat_calibrate_</w:t>
      </w:r>
      <w:proofErr w:type="gramStart"/>
      <w:r w:rsidRPr="00B16CB2">
        <w:t>rf(</w:t>
      </w:r>
      <w:proofErr w:type="gram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5F2A523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Furthermor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gramStart"/>
      <w:r w:rsidRPr="00CA364C">
        <w:rPr>
          <w:rFonts w:ascii="Times New Roman" w:hAnsi="Times New Roman" w:cs="Times New Roman"/>
          <w:sz w:val="24"/>
          <w:szCs w:val="24"/>
        </w:rPr>
        <w:t>ndvi.xcal</w:t>
      </w:r>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r w:rsidRPr="00410354">
        <w:t>lsat_calibrate_</w:t>
      </w:r>
      <w:proofErr w:type="gramStart"/>
      <w:r w:rsidRPr="00410354">
        <w:t>poly</w:t>
      </w:r>
      <w:r>
        <w:t>(</w:t>
      </w:r>
      <w:proofErr w:type="gramEnd"/>
      <w:r>
        <w:t>)</w:t>
      </w:r>
    </w:p>
    <w:p w14:paraId="3F705B7A" w14:textId="58E43BCD"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r w:rsidRPr="00301C36">
        <w:rPr>
          <w:rFonts w:ascii="Times New Roman" w:hAnsi="Times New Roman" w:cs="Times New Roman"/>
          <w:i/>
          <w:iCs/>
          <w:sz w:val="24"/>
          <w:szCs w:val="24"/>
        </w:rPr>
        <w:t>lsat_calibrate_</w:t>
      </w:r>
      <w:proofErr w:type="gramStart"/>
      <w:r w:rsidRPr="00301C36">
        <w:rPr>
          <w:rFonts w:ascii="Times New Roman" w:hAnsi="Times New Roman" w:cs="Times New Roman"/>
          <w:i/>
          <w:iCs/>
          <w:sz w:val="24"/>
          <w:szCs w:val="24"/>
        </w:rPr>
        <w:t>poly(</w:t>
      </w:r>
      <w:proofErr w:type="gramEnd"/>
      <w:r w:rsidRPr="00301C36">
        <w:rPr>
          <w:rFonts w:ascii="Times New Roman" w:hAnsi="Times New Roman" w:cs="Times New Roman"/>
          <w:i/>
          <w:iCs/>
          <w:sz w:val="24"/>
          <w:szCs w:val="24"/>
        </w:rPr>
        <w:t>)</w:t>
      </w:r>
      <w:r>
        <w:rPr>
          <w:rFonts w:ascii="Times New Roman" w:hAnsi="Times New Roman" w:cs="Times New Roman"/>
          <w:sz w:val="24"/>
          <w:szCs w:val="24"/>
        </w:rPr>
        <w:t xml:space="preserve"> is very similar to </w:t>
      </w:r>
      <w:r w:rsidRPr="00301C36">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and </w:t>
      </w:r>
      <w:r w:rsidR="00742CBE" w:rsidRPr="00301C36">
        <w:rPr>
          <w:rFonts w:ascii="Times New Roman" w:hAnsi="Times New Roman" w:cs="Times New Roman"/>
          <w:i/>
          <w:iCs/>
          <w:sz w:val="24"/>
          <w:szCs w:val="24"/>
        </w:rPr>
        <w:t>lsat_calibrate_rf()</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w:t>
      </w:r>
      <w:proofErr w:type="gramStart"/>
      <w:r w:rsidRPr="00381CED">
        <w:t>curves(</w:t>
      </w:r>
      <w:proofErr w:type="gramEnd"/>
      <w:r w:rsidRPr="00381CED">
        <w:t>)</w:t>
      </w:r>
    </w:p>
    <w:p w14:paraId="527FBEAF" w14:textId="4CB678E9"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flexibly 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w:t>
      </w:r>
      <w:r>
        <w:rPr>
          <w:rFonts w:ascii="Times New Roman" w:hAnsi="Times New Roman" w:cs="Times New Roman"/>
          <w:sz w:val="24"/>
          <w:szCs w:val="24"/>
        </w:rPr>
        <w:lastRenderedPageBreak/>
        <w:t xml:space="preserve">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gramStart"/>
      <w:r>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proofErr w:type="gramStart"/>
      <w:r w:rsidRPr="001D0BCF">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gramStart"/>
      <w:r>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w:t>
      </w:r>
      <w:proofErr w:type="gramStart"/>
      <w:r w:rsidRPr="00ED51A0">
        <w:t>seasons(</w:t>
      </w:r>
      <w:proofErr w:type="gramEnd"/>
      <w:r w:rsidRPr="00ED51A0">
        <w:t>)</w:t>
      </w:r>
    </w:p>
    <w:p w14:paraId="6BA73B4C"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gramStart"/>
      <w:r>
        <w:rPr>
          <w:rFonts w:ascii="Times New Roman" w:hAnsi="Times New Roman" w:cs="Times New Roman"/>
          <w:i/>
          <w:iCs/>
          <w:sz w:val="24"/>
          <w:szCs w:val="24"/>
        </w:rPr>
        <w:t>data.table</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part of the growing season if the modeled vegetation greenness for that day of year is within a user-specified fraction of modeled annual maximum vegetation greenness (by default 0.75). The function returns a new </w:t>
      </w:r>
      <w:proofErr w:type="gramStart"/>
      <w:r>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w:t>
      </w:r>
      <w:r w:rsidRPr="00CA364C">
        <w:rPr>
          <w:rFonts w:ascii="Times New Roman" w:hAnsi="Times New Roman" w:cs="Times New Roman"/>
          <w:sz w:val="24"/>
          <w:szCs w:val="24"/>
        </w:rPr>
        <w:lastRenderedPageBreak/>
        <w:t xml:space="preserve">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greenness between that day of year and peak summer and then taking the median of phenologically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Assess estimates of maximum vegetation greenness using lsat_evaluate_phenological_</w:t>
      </w:r>
      <w:proofErr w:type="gramStart"/>
      <w:r w:rsidRPr="00B96AEA">
        <w:t>max(</w:t>
      </w:r>
      <w:proofErr w:type="gramEnd"/>
      <w:r w:rsidRPr="00B96AEA">
        <w:t>)</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gram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gramStart"/>
      <w:r>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with Landsat records and phenological information 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7"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7"/>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77777777" w:rsidR="007E75AB" w:rsidRPr="0036769C" w:rsidRDefault="007E75AB" w:rsidP="0036769C">
      <w:pPr>
        <w:pStyle w:val="Heading2"/>
      </w:pPr>
      <w:r w:rsidRPr="0036769C">
        <w:t>Compute interannual trends in vegetation greenness using lsat_calc_</w:t>
      </w:r>
      <w:proofErr w:type="gramStart"/>
      <w:r w:rsidRPr="0036769C">
        <w:t>trend(</w:t>
      </w:r>
      <w:proofErr w:type="gramEnd"/>
      <w:r w:rsidRPr="0036769C">
        <w:t>)</w:t>
      </w:r>
    </w:p>
    <w:p w14:paraId="42911AB9" w14:textId="7C492CC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iteratively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gramStart"/>
      <w:r>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with annual time series of vegetation greenness for each sample location. The function returns (1) a new </w:t>
      </w:r>
      <w:proofErr w:type="gramStart"/>
      <w:r w:rsidRPr="00151EAC">
        <w:rPr>
          <w:rFonts w:ascii="Times New Roman" w:hAnsi="Times New Roman" w:cs="Times New Roman"/>
          <w:i/>
          <w:iCs/>
          <w:sz w:val="24"/>
          <w:szCs w:val="24"/>
        </w:rPr>
        <w:t>data.table</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and (3) a multi-panel figure summarizing interannual variability and trends in vegetation greenness. Specifically, the new </w:t>
      </w:r>
      <w:proofErr w:type="gramStart"/>
      <w:r w:rsidRPr="00A9122A">
        <w:rPr>
          <w:rFonts w:ascii="Times New Roman" w:hAnsi="Times New Roman" w:cs="Times New Roman"/>
          <w:i/>
          <w:iCs/>
          <w:sz w:val="24"/>
          <w:szCs w:val="24"/>
        </w:rPr>
        <w:t>data.table</w:t>
      </w:r>
      <w:proofErr w:type="gram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77777777" w:rsidR="00BB3EE6" w:rsidRDefault="00BB3EE6" w:rsidP="005E7DBA">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1BEC194C"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he </w:t>
      </w:r>
      <w:r>
        <w:rPr>
          <w:rFonts w:ascii="Times New Roman" w:hAnsi="Times New Roman" w:cs="Times New Roman"/>
          <w:i/>
          <w:iCs/>
          <w:sz w:val="24"/>
          <w:szCs w:val="24"/>
        </w:rPr>
        <w:t xml:space="preserve">LandsatTS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Pr>
          <w:rFonts w:ascii="Times New Roman" w:hAnsi="Times New Roman" w:cs="Times New Roman"/>
          <w:sz w:val="24"/>
          <w:szCs w:val="24"/>
        </w:rPr>
        <w:t xml:space="preserve">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r>
        <w:rPr>
          <w:rFonts w:ascii="Times New Roman" w:hAnsi="Times New Roman" w:cs="Times New Roman"/>
          <w:i/>
          <w:iCs/>
          <w:sz w:val="24"/>
          <w:szCs w:val="24"/>
        </w:rPr>
        <w:t>LandsatTS</w:t>
      </w:r>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2B1DBF04" w14:textId="595F840E" w:rsidR="00DD0A0D" w:rsidRPr="00DD0A0D" w:rsidRDefault="00D8312E" w:rsidP="00DD0A0D">
      <w:pPr>
        <w:pStyle w:val="EndNoteBibliography"/>
        <w:spacing w:after="0"/>
        <w:ind w:left="720" w:hanging="720"/>
      </w:pPr>
      <w:r>
        <w:fldChar w:fldCharType="begin"/>
      </w:r>
      <w:r>
        <w:instrText xml:space="preserve"> ADDIN EN.REFLIST </w:instrText>
      </w:r>
      <w:r>
        <w:fldChar w:fldCharType="separate"/>
      </w:r>
      <w:r w:rsidR="00DD0A0D" w:rsidRPr="00DD0A0D">
        <w:t xml:space="preserve">Appelhans, T., F. Detsch, C. Reudenbach, and S. Woellauer. 2021. mapview: Interactive Viewing of Spatial Data in R. R package version 2.10.0. </w:t>
      </w:r>
      <w:hyperlink r:id="rId18" w:history="1">
        <w:r w:rsidR="00DD0A0D" w:rsidRPr="00DD0A0D">
          <w:rPr>
            <w:rStyle w:val="Hyperlink"/>
          </w:rPr>
          <w:t>https://CRAN.R-project.org/package=mapview</w:t>
        </w:r>
      </w:hyperlink>
      <w:r w:rsidR="00DD0A0D" w:rsidRPr="00DD0A0D">
        <w:t>.</w:t>
      </w:r>
    </w:p>
    <w:p w14:paraId="34ED6384" w14:textId="77777777" w:rsidR="00DD0A0D" w:rsidRPr="00DD0A0D" w:rsidRDefault="00DD0A0D" w:rsidP="00DD0A0D">
      <w:pPr>
        <w:pStyle w:val="EndNoteBibliography"/>
        <w:spacing w:after="0"/>
        <w:ind w:left="720" w:hanging="720"/>
      </w:pPr>
      <w:r w:rsidRPr="00DD0A0D">
        <w:t xml:space="preserve">Aybar, C., Q. Wu, L. Bautista, R. Yali, and A. Barja. 2020. rgee: An R package for interacting with Google Earth Engine. Journal of Open Source Software </w:t>
      </w:r>
      <w:r w:rsidRPr="00DD0A0D">
        <w:rPr>
          <w:b/>
        </w:rPr>
        <w:t>5</w:t>
      </w:r>
      <w:r w:rsidRPr="00DD0A0D">
        <w:t>:2272.</w:t>
      </w:r>
    </w:p>
    <w:p w14:paraId="7C232CE1" w14:textId="6FBCE73F" w:rsidR="00DD0A0D" w:rsidRPr="00DD0A0D" w:rsidRDefault="00DD0A0D" w:rsidP="00DD0A0D">
      <w:pPr>
        <w:pStyle w:val="EndNoteBibliography"/>
        <w:spacing w:after="0"/>
        <w:ind w:left="720" w:hanging="720"/>
      </w:pPr>
      <w:r w:rsidRPr="00DD0A0D">
        <w:t xml:space="preserve">Bache, S. M., and H. Wickham. 2020. magrittr: A Forward-Pipe Operator for R. R package version 2.0.1. </w:t>
      </w:r>
      <w:hyperlink r:id="rId19" w:history="1">
        <w:r w:rsidRPr="00DD0A0D">
          <w:rPr>
            <w:rStyle w:val="Hyperlink"/>
          </w:rPr>
          <w:t>https://CRAN.R-project.org/package=magrittr</w:t>
        </w:r>
      </w:hyperlink>
      <w:r w:rsidRPr="00DD0A0D">
        <w:t>.</w:t>
      </w:r>
    </w:p>
    <w:p w14:paraId="61E41FBA" w14:textId="77777777" w:rsidR="00DD0A0D" w:rsidRPr="00DD0A0D" w:rsidRDefault="00DD0A0D" w:rsidP="00DD0A0D">
      <w:pPr>
        <w:pStyle w:val="EndNoteBibliography"/>
        <w:spacing w:after="0"/>
        <w:ind w:left="720" w:hanging="720"/>
      </w:pPr>
      <w:r w:rsidRPr="00DD0A0D">
        <w:t xml:space="preserve">Badgley, G., C. B. Field, and J. A. Berry. 2017. Canopy near-infrared reflectance and terrestrial photosynthesis. Science Advances </w:t>
      </w:r>
      <w:r w:rsidRPr="00DD0A0D">
        <w:rPr>
          <w:b/>
        </w:rPr>
        <w:t>3</w:t>
      </w:r>
      <w:r w:rsidRPr="00DD0A0D">
        <w:t>:e1602244.</w:t>
      </w:r>
    </w:p>
    <w:p w14:paraId="71D6178D" w14:textId="614DFF37" w:rsidR="00DD0A0D" w:rsidRPr="00DD0A0D" w:rsidRDefault="00DD0A0D" w:rsidP="00DD0A0D">
      <w:pPr>
        <w:pStyle w:val="EndNoteBibliography"/>
        <w:spacing w:after="0"/>
        <w:ind w:left="720" w:hanging="720"/>
      </w:pPr>
      <w:r w:rsidRPr="00DD0A0D">
        <w:t xml:space="preserve">Bengtsson, H. 2021. R.utils: Various Programming Utilities. R package version 2.11.0. </w:t>
      </w:r>
      <w:hyperlink r:id="rId20" w:history="1">
        <w:r w:rsidRPr="00DD0A0D">
          <w:rPr>
            <w:rStyle w:val="Hyperlink"/>
          </w:rPr>
          <w:t>https://CRAN.R-project.org/package=R.utils</w:t>
        </w:r>
      </w:hyperlink>
      <w:r w:rsidRPr="00DD0A0D">
        <w:t>.</w:t>
      </w:r>
    </w:p>
    <w:p w14:paraId="20933250" w14:textId="77777777" w:rsidR="00DD0A0D" w:rsidRPr="00DD0A0D" w:rsidRDefault="00DD0A0D" w:rsidP="00DD0A0D">
      <w:pPr>
        <w:pStyle w:val="EndNoteBibliography"/>
        <w:spacing w:after="0"/>
        <w:ind w:left="720" w:hanging="720"/>
      </w:pPr>
      <w:r w:rsidRPr="00DD0A0D">
        <w:t xml:space="preserve">Berner, L. T., and S. J. Goetz. 2022. Satellite observations document trends consistent with a boreal forest biome shift. Global Change Biology </w:t>
      </w:r>
      <w:r w:rsidRPr="00DD0A0D">
        <w:rPr>
          <w:b/>
        </w:rPr>
        <w:t>28</w:t>
      </w:r>
      <w:r w:rsidRPr="00DD0A0D">
        <w:t>:3275–3292.</w:t>
      </w:r>
    </w:p>
    <w:p w14:paraId="152EC9D8" w14:textId="77777777" w:rsidR="00DD0A0D" w:rsidRPr="00DD0A0D" w:rsidRDefault="00DD0A0D" w:rsidP="00DD0A0D">
      <w:pPr>
        <w:pStyle w:val="EndNoteBibliography"/>
        <w:spacing w:after="0"/>
        <w:ind w:left="720" w:hanging="720"/>
      </w:pPr>
      <w:r w:rsidRPr="00DD0A0D">
        <w:t xml:space="preserve">Berner, L. T., P. Jantz, K. D. Tape, and S. J. Goetz. 2018. Tundra plant aboveground biomass and shrub dominance mapped across the North Slope of Alaska. Environmental Research Letters </w:t>
      </w:r>
      <w:r w:rsidRPr="00DD0A0D">
        <w:rPr>
          <w:b/>
        </w:rPr>
        <w:t>13</w:t>
      </w:r>
      <w:r w:rsidRPr="00DD0A0D">
        <w:t>:035002.</w:t>
      </w:r>
    </w:p>
    <w:p w14:paraId="552C2CE3" w14:textId="77777777" w:rsidR="00DD0A0D" w:rsidRPr="00DD0A0D" w:rsidRDefault="00DD0A0D" w:rsidP="00DD0A0D">
      <w:pPr>
        <w:pStyle w:val="EndNoteBibliography"/>
        <w:spacing w:after="0"/>
        <w:ind w:left="720" w:hanging="720"/>
      </w:pPr>
      <w:r w:rsidRPr="00DD0A0D">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DD0A0D">
        <w:rPr>
          <w:b/>
        </w:rPr>
        <w:t>11</w:t>
      </w:r>
      <w:r w:rsidRPr="00DD0A0D">
        <w:t>:4621.</w:t>
      </w:r>
    </w:p>
    <w:p w14:paraId="78C25F11" w14:textId="77777777" w:rsidR="00DD0A0D" w:rsidRPr="00DD0A0D" w:rsidRDefault="00DD0A0D" w:rsidP="00DD0A0D">
      <w:pPr>
        <w:pStyle w:val="EndNoteBibliography"/>
        <w:spacing w:after="0"/>
        <w:ind w:left="720" w:hanging="720"/>
      </w:pPr>
      <w:r w:rsidRPr="00DD0A0D">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DD0A0D">
        <w:rPr>
          <w:b/>
        </w:rPr>
        <w:t>14</w:t>
      </w:r>
      <w:r w:rsidRPr="00DD0A0D">
        <w:t>:085010.</w:t>
      </w:r>
    </w:p>
    <w:p w14:paraId="484F289D" w14:textId="77777777" w:rsidR="00DD0A0D" w:rsidRPr="00DD0A0D" w:rsidRDefault="00DD0A0D" w:rsidP="00DD0A0D">
      <w:pPr>
        <w:pStyle w:val="EndNoteBibliography"/>
        <w:spacing w:after="0"/>
        <w:ind w:left="720" w:hanging="720"/>
      </w:pPr>
      <w:r w:rsidRPr="00DD0A0D">
        <w:t xml:space="preserve">Boyd, M. A., L. T. Berner, A. C. Foster, S. J. Goetz, B. M. Rogers, X. J. Walker, and M. C. Mack. 2021. Historic declines in growth portend trembling aspen death during a contemporary leaf miner outbreak in Alaska. Ecosphere </w:t>
      </w:r>
      <w:r w:rsidRPr="00DD0A0D">
        <w:rPr>
          <w:b/>
        </w:rPr>
        <w:t>12</w:t>
      </w:r>
      <w:r w:rsidRPr="00DD0A0D">
        <w:t>:e03569.</w:t>
      </w:r>
    </w:p>
    <w:p w14:paraId="6AEF3B15" w14:textId="77777777" w:rsidR="00DD0A0D" w:rsidRPr="00DD0A0D" w:rsidRDefault="00DD0A0D" w:rsidP="00DD0A0D">
      <w:pPr>
        <w:pStyle w:val="EndNoteBibliography"/>
        <w:spacing w:after="0"/>
        <w:ind w:left="720" w:hanging="720"/>
      </w:pPr>
      <w:r w:rsidRPr="00DD0A0D">
        <w:t xml:space="preserve">Breiman, L. 2001. Random Forests. Machine Learning </w:t>
      </w:r>
      <w:r w:rsidRPr="00DD0A0D">
        <w:rPr>
          <w:b/>
        </w:rPr>
        <w:t>45</w:t>
      </w:r>
      <w:r w:rsidRPr="00DD0A0D">
        <w:t>:5-32.</w:t>
      </w:r>
    </w:p>
    <w:p w14:paraId="04C41BC4" w14:textId="5B7DDFBD" w:rsidR="00DD0A0D" w:rsidRPr="00DD0A0D" w:rsidRDefault="00DD0A0D" w:rsidP="00DD0A0D">
      <w:pPr>
        <w:pStyle w:val="EndNoteBibliography"/>
        <w:spacing w:after="0"/>
        <w:ind w:left="720" w:hanging="720"/>
      </w:pPr>
      <w:r w:rsidRPr="00DD0A0D">
        <w:t xml:space="preserve">Bronaugh, D., and A. Werner. 2019. zyp: Zhang + Yue-Pilon trends package. R package version 0.10-1.1. </w:t>
      </w:r>
      <w:hyperlink r:id="rId21" w:history="1">
        <w:r w:rsidRPr="00DD0A0D">
          <w:rPr>
            <w:rStyle w:val="Hyperlink"/>
          </w:rPr>
          <w:t>https://CRAN.R-project.org/package=zyp</w:t>
        </w:r>
      </w:hyperlink>
      <w:r w:rsidRPr="00DD0A0D">
        <w:t>.</w:t>
      </w:r>
    </w:p>
    <w:p w14:paraId="65F536C7" w14:textId="77777777" w:rsidR="00DD0A0D" w:rsidRPr="00DD0A0D" w:rsidRDefault="00DD0A0D" w:rsidP="00DD0A0D">
      <w:pPr>
        <w:pStyle w:val="EndNoteBibliography"/>
        <w:spacing w:after="0"/>
        <w:ind w:left="720" w:hanging="720"/>
      </w:pPr>
      <w:r w:rsidRPr="00DD0A0D">
        <w:t xml:space="preserve">Camps-Valls, G., M. Campos-Taberner, Á. Moreno-Martínez, S. Walther, G. Duveiller, A. Cescatti, M. D. Mahecha, J. Muñoz-Marí, F. J. García-Haro, and L. Guanter. 2021. A unified vegetation index for quantifying the terrestrial biosphere. Science Advances </w:t>
      </w:r>
      <w:r w:rsidRPr="00DD0A0D">
        <w:rPr>
          <w:b/>
        </w:rPr>
        <w:t>7</w:t>
      </w:r>
      <w:r w:rsidRPr="00DD0A0D">
        <w:t>:eabc7447.</w:t>
      </w:r>
    </w:p>
    <w:p w14:paraId="6E1801EE" w14:textId="5C3564C7" w:rsidR="00DD0A0D" w:rsidRPr="00DD0A0D" w:rsidRDefault="00DD0A0D" w:rsidP="00DD0A0D">
      <w:pPr>
        <w:pStyle w:val="EndNoteBibliography"/>
        <w:spacing w:after="0"/>
        <w:ind w:left="720" w:hanging="720"/>
      </w:pPr>
      <w:r w:rsidRPr="00DD0A0D">
        <w:t xml:space="preserve">Cheng, J., B. Karambelkar, and Y. Xie. 2022. leaflet: Create Interactive Web Maps with the JavaScript 'Leaflet' Library. R package version 2.1.1. </w:t>
      </w:r>
      <w:hyperlink r:id="rId22" w:history="1">
        <w:r w:rsidRPr="00DD0A0D">
          <w:rPr>
            <w:rStyle w:val="Hyperlink"/>
          </w:rPr>
          <w:t>https://CRAN.R-project.org/package=leaflet</w:t>
        </w:r>
      </w:hyperlink>
      <w:r w:rsidRPr="00DD0A0D">
        <w:t>.</w:t>
      </w:r>
    </w:p>
    <w:p w14:paraId="1E2FD04D" w14:textId="52A3CCD3" w:rsidR="00DD0A0D" w:rsidRPr="00DD0A0D" w:rsidRDefault="00DD0A0D" w:rsidP="00DD0A0D">
      <w:pPr>
        <w:pStyle w:val="EndNoteBibliography"/>
        <w:spacing w:after="0"/>
        <w:ind w:left="720" w:hanging="720"/>
      </w:pPr>
      <w:r w:rsidRPr="00DD0A0D">
        <w:lastRenderedPageBreak/>
        <w:t xml:space="preserve">Csárdi, G. 2021. crayon: Colored Terminal Output. R package version 1.4.2. </w:t>
      </w:r>
      <w:hyperlink r:id="rId23" w:history="1">
        <w:r w:rsidRPr="00DD0A0D">
          <w:rPr>
            <w:rStyle w:val="Hyperlink"/>
          </w:rPr>
          <w:t>https://CRAN.R-project.org/package=crayon</w:t>
        </w:r>
      </w:hyperlink>
      <w:r w:rsidRPr="00DD0A0D">
        <w:t>.</w:t>
      </w:r>
    </w:p>
    <w:p w14:paraId="7E63A866" w14:textId="77777777" w:rsidR="00DD0A0D" w:rsidRPr="00DD0A0D" w:rsidRDefault="00DD0A0D" w:rsidP="00DD0A0D">
      <w:pPr>
        <w:pStyle w:val="EndNoteBibliography"/>
        <w:spacing w:after="0"/>
        <w:ind w:left="720" w:hanging="720"/>
      </w:pPr>
      <w:r w:rsidRPr="00DD0A0D">
        <w:t xml:space="preserve">Dial, R. J., C. T. Maher, R. E. Hewitt, and P. F. Sullivan. 2022. Sufficient conditions for rapid range expansion of a boreal conifer. Nature </w:t>
      </w:r>
      <w:r w:rsidRPr="00DD0A0D">
        <w:rPr>
          <w:b/>
        </w:rPr>
        <w:t>608</w:t>
      </w:r>
      <w:r w:rsidRPr="00DD0A0D">
        <w:t>:546-551.</w:t>
      </w:r>
    </w:p>
    <w:p w14:paraId="0D9150B0" w14:textId="3BE5BCEE" w:rsidR="00DD0A0D" w:rsidRPr="00DD0A0D" w:rsidRDefault="00DD0A0D" w:rsidP="00DD0A0D">
      <w:pPr>
        <w:pStyle w:val="EndNoteBibliography"/>
        <w:spacing w:after="0"/>
        <w:ind w:left="720" w:hanging="720"/>
      </w:pPr>
      <w:r w:rsidRPr="00DD0A0D">
        <w:t xml:space="preserve">dos Santos, A. 2017. landsat8: Landsat 8 Imagery Rescaled to Reflectance, Radiance and/or Temperature. R package version 0.1-10. </w:t>
      </w:r>
      <w:hyperlink r:id="rId24" w:history="1">
        <w:r w:rsidRPr="00DD0A0D">
          <w:rPr>
            <w:rStyle w:val="Hyperlink"/>
          </w:rPr>
          <w:t>https://CRAN.R-project.org/package=landsat8</w:t>
        </w:r>
      </w:hyperlink>
      <w:r w:rsidRPr="00DD0A0D">
        <w:t>.</w:t>
      </w:r>
    </w:p>
    <w:p w14:paraId="66AF8F80" w14:textId="11001BB4" w:rsidR="00DD0A0D" w:rsidRPr="00DD0A0D" w:rsidRDefault="00DD0A0D" w:rsidP="00DD0A0D">
      <w:pPr>
        <w:pStyle w:val="EndNoteBibliography"/>
        <w:spacing w:after="0"/>
        <w:ind w:left="720" w:hanging="720"/>
      </w:pPr>
      <w:r w:rsidRPr="00DD0A0D">
        <w:t xml:space="preserve">Dowle, M., and A. Srinivasan. 2021. data.table: Extension of `data.frame`. R package version 1.14.2. </w:t>
      </w:r>
      <w:hyperlink r:id="rId25" w:history="1">
        <w:r w:rsidRPr="00DD0A0D">
          <w:rPr>
            <w:rStyle w:val="Hyperlink"/>
          </w:rPr>
          <w:t>https://CRAN.R-project.org/package=data.table</w:t>
        </w:r>
      </w:hyperlink>
      <w:r w:rsidRPr="00DD0A0D">
        <w:t>.</w:t>
      </w:r>
    </w:p>
    <w:p w14:paraId="488943DB" w14:textId="77777777" w:rsidR="00DD0A0D" w:rsidRPr="00DD0A0D" w:rsidRDefault="00DD0A0D" w:rsidP="00DD0A0D">
      <w:pPr>
        <w:pStyle w:val="EndNoteBibliography"/>
        <w:spacing w:after="0"/>
        <w:ind w:left="720" w:hanging="720"/>
      </w:pPr>
      <w:r w:rsidRPr="00DD0A0D">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DD0A0D">
        <w:rPr>
          <w:b/>
        </w:rPr>
        <w:t>17</w:t>
      </w:r>
      <w:r w:rsidRPr="00DD0A0D">
        <w:t>:113001.</w:t>
      </w:r>
    </w:p>
    <w:p w14:paraId="2CDB02FC" w14:textId="77777777" w:rsidR="00DD0A0D" w:rsidRPr="00DD0A0D" w:rsidRDefault="00DD0A0D" w:rsidP="00DD0A0D">
      <w:pPr>
        <w:pStyle w:val="EndNoteBibliography"/>
        <w:spacing w:after="0"/>
        <w:ind w:left="720" w:hanging="720"/>
      </w:pPr>
      <w:r w:rsidRPr="00DD0A0D">
        <w:t xml:space="preserve">Frost, G. V., M. J. Macander, U. S. Bhatt, L. T. Berner, J. W. Bjerke, H. E. Epstein, B. C. Forbes, S. J. Goetz, M. J. Lara, R. Í. Magnússon, T. Park, G. K. Phoenix, J. E. Pinzon, S. P. Serbin, H. Tømmervik, C. J. Tucker, D. A. Walker, and D. Yang. 2022. Tundra greenness [in “State of the Climate in 2021”]. Bulletin of the American Meteorological Society </w:t>
      </w:r>
      <w:r w:rsidRPr="00DD0A0D">
        <w:rPr>
          <w:b/>
        </w:rPr>
        <w:t>103</w:t>
      </w:r>
      <w:r w:rsidRPr="00DD0A0D">
        <w:t>:S291–S293.</w:t>
      </w:r>
    </w:p>
    <w:p w14:paraId="74D1C542" w14:textId="77777777" w:rsidR="00DD0A0D" w:rsidRPr="00DD0A0D" w:rsidRDefault="00DD0A0D" w:rsidP="00DD0A0D">
      <w:pPr>
        <w:pStyle w:val="EndNoteBibliography"/>
        <w:spacing w:after="0"/>
        <w:ind w:left="720" w:hanging="720"/>
      </w:pPr>
      <w:r w:rsidRPr="00DD0A0D">
        <w:rPr>
          <w:rFonts w:hint="eastAsia"/>
        </w:rPr>
        <w:t>Gaglioti, B., L. T. Berner, B. M. Jones, K. M. Orndahl, A. P. Williams, L. Andreu</w:t>
      </w:r>
      <w:r w:rsidRPr="00DD0A0D">
        <w:rPr>
          <w:rFonts w:hint="eastAsia"/>
        </w:rPr>
        <w:t>‐</w:t>
      </w:r>
      <w:r w:rsidRPr="00DD0A0D">
        <w:rPr>
          <w:rFonts w:hint="eastAsia"/>
        </w:rPr>
        <w:t>Hayles, R. D</w:t>
      </w:r>
      <w:r w:rsidRPr="00DD0A0D">
        <w:rPr>
          <w:rFonts w:hint="eastAsia"/>
        </w:rPr>
        <w:t>’</w:t>
      </w:r>
      <w:r w:rsidRPr="00DD0A0D">
        <w:rPr>
          <w:rFonts w:hint="eastAsia"/>
        </w:rPr>
        <w:t>Arrigo, S. J. Goetz, and D. H. Mann. 2021. Tussocks enduring or shrubs greening: Alternate responses to changing fire regimes in the Noatak River Va</w:t>
      </w:r>
      <w:r w:rsidRPr="00DD0A0D">
        <w:t xml:space="preserve">lley, Alaska. Journal of Geophysical Research: Biogeosciences </w:t>
      </w:r>
      <w:r w:rsidRPr="00DD0A0D">
        <w:rPr>
          <w:b/>
        </w:rPr>
        <w:t>126</w:t>
      </w:r>
      <w:r w:rsidRPr="00DD0A0D">
        <w:t>:e2020JG006009.</w:t>
      </w:r>
    </w:p>
    <w:p w14:paraId="684D6F75" w14:textId="77777777" w:rsidR="00DD0A0D" w:rsidRPr="00DD0A0D" w:rsidRDefault="00DD0A0D" w:rsidP="00DD0A0D">
      <w:pPr>
        <w:pStyle w:val="EndNoteBibliography"/>
        <w:spacing w:after="0"/>
        <w:ind w:left="720" w:hanging="720"/>
      </w:pPr>
      <w:r w:rsidRPr="00DD0A0D">
        <w:t xml:space="preserve">Gao, B.-C. 1996. NDWI—A normalized difference water index for remote sensing of vegetation liquid water from space. Remote Sensing of Environment </w:t>
      </w:r>
      <w:r w:rsidRPr="00DD0A0D">
        <w:rPr>
          <w:b/>
        </w:rPr>
        <w:t>58</w:t>
      </w:r>
      <w:r w:rsidRPr="00DD0A0D">
        <w:t>:257-266.</w:t>
      </w:r>
    </w:p>
    <w:p w14:paraId="35CF7878" w14:textId="77777777" w:rsidR="00DD0A0D" w:rsidRPr="00DD0A0D" w:rsidRDefault="00DD0A0D" w:rsidP="00DD0A0D">
      <w:pPr>
        <w:pStyle w:val="EndNoteBibliography"/>
        <w:spacing w:after="0"/>
        <w:ind w:left="720" w:hanging="720"/>
      </w:pPr>
      <w:r w:rsidRPr="00DD0A0D">
        <w:t xml:space="preserve">Gitelson, A. A. 2004. Wide dynamic range vegetation index for remote quantification of biophysical characteristics of vegetation. Journal of plant physiology </w:t>
      </w:r>
      <w:r w:rsidRPr="00DD0A0D">
        <w:rPr>
          <w:b/>
        </w:rPr>
        <w:t>161</w:t>
      </w:r>
      <w:r w:rsidRPr="00DD0A0D">
        <w:t>:165-173.</w:t>
      </w:r>
    </w:p>
    <w:p w14:paraId="4681D5FE" w14:textId="77777777" w:rsidR="00DD0A0D" w:rsidRPr="00DD0A0D" w:rsidRDefault="00DD0A0D" w:rsidP="00DD0A0D">
      <w:pPr>
        <w:pStyle w:val="EndNoteBibliography"/>
        <w:spacing w:after="0"/>
        <w:ind w:left="720" w:hanging="720"/>
      </w:pPr>
      <w:r w:rsidRPr="00DD0A0D">
        <w:t xml:space="preserve">Gitelson, A. A., and M. N. Merzlyak. 1998. Remote sensing of chlorophyll concentration in higher plant leaves. Advances in Space Research </w:t>
      </w:r>
      <w:r w:rsidRPr="00DD0A0D">
        <w:rPr>
          <w:b/>
        </w:rPr>
        <w:t>22</w:t>
      </w:r>
      <w:r w:rsidRPr="00DD0A0D">
        <w:t>:689-692.</w:t>
      </w:r>
    </w:p>
    <w:p w14:paraId="2BDC7073" w14:textId="77777777" w:rsidR="00DD0A0D" w:rsidRPr="00DD0A0D" w:rsidRDefault="00DD0A0D" w:rsidP="00DD0A0D">
      <w:pPr>
        <w:pStyle w:val="EndNoteBibliography"/>
        <w:spacing w:after="0"/>
        <w:ind w:left="720" w:hanging="720"/>
      </w:pPr>
      <w:r w:rsidRPr="00DD0A0D">
        <w:t xml:space="preserve">Gorelick, N., M. Hancher, M. Dixon, S. Ilyushchenko, D. Thau, and R. Moore. 2017. Google Earth Engine: Planetary-scale geospatial analysis for everyone. Remote Sensing of Environment </w:t>
      </w:r>
      <w:r w:rsidRPr="00DD0A0D">
        <w:rPr>
          <w:b/>
        </w:rPr>
        <w:t>202</w:t>
      </w:r>
      <w:r w:rsidRPr="00DD0A0D">
        <w:t>:18-27.</w:t>
      </w:r>
    </w:p>
    <w:p w14:paraId="2933037E" w14:textId="77777777" w:rsidR="00DD0A0D" w:rsidRPr="00DD0A0D" w:rsidRDefault="00DD0A0D" w:rsidP="00DD0A0D">
      <w:pPr>
        <w:pStyle w:val="EndNoteBibliography"/>
        <w:spacing w:after="0"/>
        <w:ind w:left="720" w:hanging="720"/>
      </w:pPr>
      <w:r w:rsidRPr="00DD0A0D">
        <w:t xml:space="preserve">Goslee, S. 2011. Analyzing remote sensing data in R: The Landsat Package. The Journal of Statistial Software </w:t>
      </w:r>
      <w:r w:rsidRPr="00DD0A0D">
        <w:rPr>
          <w:b/>
        </w:rPr>
        <w:t>43</w:t>
      </w:r>
      <w:r w:rsidRPr="00DD0A0D">
        <w:t>.</w:t>
      </w:r>
    </w:p>
    <w:p w14:paraId="1499FBE8" w14:textId="77777777" w:rsidR="00DD0A0D" w:rsidRPr="00DD0A0D" w:rsidRDefault="00DD0A0D" w:rsidP="00DD0A0D">
      <w:pPr>
        <w:pStyle w:val="EndNoteBibliography"/>
        <w:spacing w:after="0"/>
        <w:ind w:left="720" w:hanging="720"/>
      </w:pPr>
      <w:r w:rsidRPr="00DD0A0D">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DD0A0D">
        <w:rPr>
          <w:b/>
        </w:rPr>
        <w:t>342</w:t>
      </w:r>
      <w:r w:rsidRPr="00DD0A0D">
        <w:t>:850.</w:t>
      </w:r>
    </w:p>
    <w:p w14:paraId="02B7F3FD" w14:textId="77777777" w:rsidR="00DD0A0D" w:rsidRPr="00DD0A0D" w:rsidRDefault="00DD0A0D" w:rsidP="00DD0A0D">
      <w:pPr>
        <w:pStyle w:val="EndNoteBibliography"/>
        <w:spacing w:after="0"/>
        <w:ind w:left="720" w:hanging="720"/>
      </w:pPr>
      <w:r w:rsidRPr="00DD0A0D">
        <w:t xml:space="preserve">Hardisky, M., V. Klemas, and M. Smart. 1983. The influence of soil salinity, growth form, and leaf moisture on the spectral radiance of Spartina alterniflora. Photogrammetric Engineering &amp; Remote Sensing </w:t>
      </w:r>
      <w:r w:rsidRPr="00DD0A0D">
        <w:rPr>
          <w:b/>
        </w:rPr>
        <w:t>49</w:t>
      </w:r>
      <w:r w:rsidRPr="00DD0A0D">
        <w:t>:77-83.</w:t>
      </w:r>
    </w:p>
    <w:p w14:paraId="3B48B6AB" w14:textId="17810AFE" w:rsidR="00DD0A0D" w:rsidRPr="00DD0A0D" w:rsidRDefault="00DD0A0D" w:rsidP="00DD0A0D">
      <w:pPr>
        <w:pStyle w:val="EndNoteBibliography"/>
        <w:spacing w:after="0"/>
        <w:ind w:left="720" w:hanging="720"/>
      </w:pPr>
      <w:r w:rsidRPr="00DD0A0D">
        <w:t xml:space="preserve">Henry, L., and H. Wickham. 2020. purrr: Functional Programming Tools. R package version 0.3.4. </w:t>
      </w:r>
      <w:hyperlink r:id="rId26" w:history="1">
        <w:r w:rsidRPr="00DD0A0D">
          <w:rPr>
            <w:rStyle w:val="Hyperlink"/>
          </w:rPr>
          <w:t>https://CRAN.R-project.org/package=purrr</w:t>
        </w:r>
      </w:hyperlink>
      <w:r w:rsidRPr="00DD0A0D">
        <w:t>.</w:t>
      </w:r>
    </w:p>
    <w:p w14:paraId="71BAC0FC" w14:textId="77777777" w:rsidR="00DD0A0D" w:rsidRPr="00DD0A0D" w:rsidRDefault="00DD0A0D" w:rsidP="00DD0A0D">
      <w:pPr>
        <w:pStyle w:val="EndNoteBibliography"/>
        <w:spacing w:after="0"/>
        <w:ind w:left="720" w:hanging="720"/>
      </w:pPr>
      <w:r w:rsidRPr="00DD0A0D">
        <w:t xml:space="preserve">Huete, A., K. Didan, T. Miura, E. P. Rodriguez, X. Gao, and L. G. Ferreira. 2002. Overview of the radiometric and biophysical performance of the MODIS vegetation indices. Remote Sensing of Environment </w:t>
      </w:r>
      <w:r w:rsidRPr="00DD0A0D">
        <w:rPr>
          <w:b/>
        </w:rPr>
        <w:t>83</w:t>
      </w:r>
      <w:r w:rsidRPr="00DD0A0D">
        <w:t>:195-213.</w:t>
      </w:r>
    </w:p>
    <w:p w14:paraId="3754E606" w14:textId="77777777" w:rsidR="00DD0A0D" w:rsidRPr="00DD0A0D" w:rsidRDefault="00DD0A0D" w:rsidP="00DD0A0D">
      <w:pPr>
        <w:pStyle w:val="EndNoteBibliography"/>
        <w:spacing w:after="0"/>
        <w:ind w:left="720" w:hanging="720"/>
      </w:pPr>
      <w:r w:rsidRPr="00DD0A0D">
        <w:t xml:space="preserve">Huete, A. R. 1988. A soil-adjusted vegetation index (SAVI). Remote Sensing of Environment </w:t>
      </w:r>
      <w:r w:rsidRPr="00DD0A0D">
        <w:rPr>
          <w:b/>
        </w:rPr>
        <w:t>25</w:t>
      </w:r>
      <w:r w:rsidRPr="00DD0A0D">
        <w:t>:295-309.</w:t>
      </w:r>
    </w:p>
    <w:p w14:paraId="31A9F702" w14:textId="77777777" w:rsidR="00DD0A0D" w:rsidRPr="00DD0A0D" w:rsidRDefault="00DD0A0D" w:rsidP="00DD0A0D">
      <w:pPr>
        <w:pStyle w:val="EndNoteBibliography"/>
        <w:spacing w:after="0"/>
        <w:ind w:left="720" w:hanging="720"/>
      </w:pPr>
      <w:r w:rsidRPr="00DD0A0D">
        <w:t xml:space="preserve">Jiang, Z., A. R. Huete, K. Didan, and T. Miura. 2008. Development of a two-band enhanced vegetation index without a blue band. Remote Sensing of Environment </w:t>
      </w:r>
      <w:r w:rsidRPr="00DD0A0D">
        <w:rPr>
          <w:b/>
        </w:rPr>
        <w:t>112</w:t>
      </w:r>
      <w:r w:rsidRPr="00DD0A0D">
        <w:t>:3833-3845.</w:t>
      </w:r>
    </w:p>
    <w:p w14:paraId="050C0F81" w14:textId="77777777" w:rsidR="00DD0A0D" w:rsidRPr="00DD0A0D" w:rsidRDefault="00DD0A0D" w:rsidP="00DD0A0D">
      <w:pPr>
        <w:pStyle w:val="EndNoteBibliography"/>
        <w:spacing w:after="0"/>
        <w:ind w:left="720" w:hanging="720"/>
      </w:pPr>
      <w:r w:rsidRPr="00DD0A0D">
        <w:t xml:space="preserve">Ju, J., and J. G. Masek. 2016. The vegetation greenness trend in Canada and US Alaska from 1984–2012 Landsat data. Remote Sensing of Environment </w:t>
      </w:r>
      <w:r w:rsidRPr="00DD0A0D">
        <w:rPr>
          <w:b/>
        </w:rPr>
        <w:t>176</w:t>
      </w:r>
      <w:r w:rsidRPr="00DD0A0D">
        <w:t>:1-16.</w:t>
      </w:r>
    </w:p>
    <w:p w14:paraId="54EE100B" w14:textId="3595437C" w:rsidR="00DD0A0D" w:rsidRPr="00DD0A0D" w:rsidRDefault="00DD0A0D" w:rsidP="00DD0A0D">
      <w:pPr>
        <w:pStyle w:val="EndNoteBibliography"/>
        <w:spacing w:after="0"/>
        <w:ind w:left="720" w:hanging="720"/>
      </w:pPr>
      <w:r w:rsidRPr="00DD0A0D">
        <w:lastRenderedPageBreak/>
        <w:t xml:space="preserve">Kassambara, A. 2020. ggpubr: 'ggplot2' Based Publication Ready Plots. R package version 0.4.0. </w:t>
      </w:r>
      <w:hyperlink r:id="rId27" w:history="1">
        <w:r w:rsidRPr="00DD0A0D">
          <w:rPr>
            <w:rStyle w:val="Hyperlink"/>
          </w:rPr>
          <w:t>https://CRAN.R-project.org/package=ggpubr</w:t>
        </w:r>
      </w:hyperlink>
      <w:r w:rsidRPr="00DD0A0D">
        <w:t>.</w:t>
      </w:r>
    </w:p>
    <w:p w14:paraId="77EB8C11" w14:textId="77777777" w:rsidR="00DD0A0D" w:rsidRPr="00DD0A0D" w:rsidRDefault="00DD0A0D" w:rsidP="00DD0A0D">
      <w:pPr>
        <w:pStyle w:val="EndNoteBibliography"/>
        <w:spacing w:after="0"/>
        <w:ind w:left="720" w:hanging="720"/>
      </w:pPr>
      <w:r w:rsidRPr="00DD0A0D">
        <w:t>Key, C. H., and N. C. Benson. 1999. The Normalized Burn Ratio (NBR): A Landsat TM radiometric measure of burn severity. United States Geological Survey, Northern Rocky Mountain Science Center.(Bozeman, MT).</w:t>
      </w:r>
    </w:p>
    <w:p w14:paraId="68C4C3CC" w14:textId="77777777" w:rsidR="00DD0A0D" w:rsidRPr="00DD0A0D" w:rsidRDefault="00DD0A0D" w:rsidP="00DD0A0D">
      <w:pPr>
        <w:pStyle w:val="EndNoteBibliography"/>
        <w:spacing w:after="0"/>
        <w:ind w:left="720" w:hanging="720"/>
      </w:pPr>
      <w:r w:rsidRPr="00DD0A0D">
        <w:t xml:space="preserve">Kong, D., T. R. McVicar, M. Xiao, Y. Zhang, J. L. Peña-Arancibia, G. Filippa, Y. Xie, and X. Gu. 2022. phenofit: An R package for extracting vegetation phenology from time series remote sensing. Methods in Ecology and Evolution </w:t>
      </w:r>
      <w:r w:rsidRPr="00DD0A0D">
        <w:rPr>
          <w:b/>
        </w:rPr>
        <w:t>13</w:t>
      </w:r>
      <w:r w:rsidRPr="00DD0A0D">
        <w:t>:1508-1527.</w:t>
      </w:r>
    </w:p>
    <w:p w14:paraId="0F52A52E" w14:textId="77777777" w:rsidR="00DD0A0D" w:rsidRPr="00DD0A0D" w:rsidRDefault="00DD0A0D" w:rsidP="00DD0A0D">
      <w:pPr>
        <w:pStyle w:val="EndNoteBibliography"/>
        <w:spacing w:after="0"/>
        <w:ind w:left="720" w:hanging="720"/>
      </w:pPr>
      <w:r w:rsidRPr="00DD0A0D">
        <w:t xml:space="preserve">Lai, J., C. J. Lortie, R. A. Muenchen, J. Yang, and K. Ma. 2019. Evaluating the popularity of R in ecology. Ecosphere </w:t>
      </w:r>
      <w:r w:rsidRPr="00DD0A0D">
        <w:rPr>
          <w:b/>
        </w:rPr>
        <w:t>10</w:t>
      </w:r>
      <w:r w:rsidRPr="00DD0A0D">
        <w:t>:e02567.</w:t>
      </w:r>
    </w:p>
    <w:p w14:paraId="43F812EA" w14:textId="77777777" w:rsidR="00DD0A0D" w:rsidRPr="00DD0A0D" w:rsidRDefault="00DD0A0D" w:rsidP="00DD0A0D">
      <w:pPr>
        <w:pStyle w:val="EndNoteBibliography"/>
        <w:spacing w:after="0"/>
        <w:ind w:left="720" w:hanging="720"/>
      </w:pPr>
      <w:r w:rsidRPr="00DD0A0D">
        <w:t xml:space="preserve">Marsett, R. C., J. Qi, P. Heilman, S. H. Biedenbender, M. C. Watson, S. Amer, M. Weltz, D. Goodrich, and R. Marsett. 2006. Remote sensing for grassland management in the arid southwest. Rangeland Ecology &amp; Management </w:t>
      </w:r>
      <w:r w:rsidRPr="00DD0A0D">
        <w:rPr>
          <w:b/>
        </w:rPr>
        <w:t>59</w:t>
      </w:r>
      <w:r w:rsidRPr="00DD0A0D">
        <w:t>:530-540.</w:t>
      </w:r>
    </w:p>
    <w:p w14:paraId="0ADA0991" w14:textId="77777777" w:rsidR="00DD0A0D" w:rsidRPr="00DD0A0D" w:rsidRDefault="00DD0A0D" w:rsidP="00DD0A0D">
      <w:pPr>
        <w:pStyle w:val="EndNoteBibliography"/>
        <w:spacing w:after="0"/>
        <w:ind w:left="720" w:hanging="720"/>
      </w:pPr>
      <w:r w:rsidRPr="00DD0A0D">
        <w:t xml:space="preserve">McFeeters, S. K. 1996. The use of the Normalized Difference Water Index (NDWI) in the delineation of open water features. International Journal of Remote Sensing </w:t>
      </w:r>
      <w:r w:rsidRPr="00DD0A0D">
        <w:rPr>
          <w:b/>
        </w:rPr>
        <w:t>17</w:t>
      </w:r>
      <w:r w:rsidRPr="00DD0A0D">
        <w:t>:1425-1432.</w:t>
      </w:r>
    </w:p>
    <w:p w14:paraId="09DBBAA6" w14:textId="77777777" w:rsidR="00DD0A0D" w:rsidRPr="00DD0A0D" w:rsidRDefault="00DD0A0D" w:rsidP="00DD0A0D">
      <w:pPr>
        <w:pStyle w:val="EndNoteBibliography"/>
        <w:spacing w:after="0"/>
        <w:ind w:left="720" w:hanging="720"/>
      </w:pPr>
      <w:r w:rsidRPr="00DD0A0D">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DD0A0D">
        <w:rPr>
          <w:b/>
        </w:rPr>
        <w:t>16</w:t>
      </w:r>
      <w:r w:rsidRPr="00DD0A0D">
        <w:t>:053001.</w:t>
      </w:r>
    </w:p>
    <w:p w14:paraId="08665A4F" w14:textId="77777777" w:rsidR="00DD0A0D" w:rsidRPr="00DD0A0D" w:rsidRDefault="00DD0A0D" w:rsidP="00DD0A0D">
      <w:pPr>
        <w:pStyle w:val="EndNoteBibliography"/>
        <w:spacing w:after="0"/>
        <w:ind w:left="720" w:hanging="720"/>
      </w:pPr>
      <w:r w:rsidRPr="00DD0A0D">
        <w:rPr>
          <w:rFonts w:hint="eastAsia"/>
        </w:rPr>
        <w:t>Merzlyak, M. N., A. A. Gitelson, O. B. Chivkunova, and V. Y. Rakitin. 1999. Non</w:t>
      </w:r>
      <w:r w:rsidRPr="00DD0A0D">
        <w:rPr>
          <w:rFonts w:hint="eastAsia"/>
        </w:rPr>
        <w:t>‐</w:t>
      </w:r>
      <w:r w:rsidRPr="00DD0A0D">
        <w:rPr>
          <w:rFonts w:hint="eastAsia"/>
        </w:rPr>
        <w:t xml:space="preserve">destructive optical detection of pigment changes during leaf senescence and fruit ripening. Physiologia plantarum </w:t>
      </w:r>
      <w:r w:rsidRPr="00DD0A0D">
        <w:rPr>
          <w:rFonts w:hint="eastAsia"/>
          <w:b/>
        </w:rPr>
        <w:t>106</w:t>
      </w:r>
      <w:r w:rsidRPr="00DD0A0D">
        <w:rPr>
          <w:rFonts w:hint="eastAsia"/>
        </w:rPr>
        <w:t>:135-14</w:t>
      </w:r>
      <w:r w:rsidRPr="00DD0A0D">
        <w:t>1.</w:t>
      </w:r>
    </w:p>
    <w:p w14:paraId="3B8C97B9" w14:textId="77777777" w:rsidR="00DD0A0D" w:rsidRPr="00DD0A0D" w:rsidRDefault="00DD0A0D" w:rsidP="00DD0A0D">
      <w:pPr>
        <w:pStyle w:val="EndNoteBibliography"/>
        <w:spacing w:after="0"/>
        <w:ind w:left="720" w:hanging="720"/>
      </w:pPr>
      <w:r w:rsidRPr="00DD0A0D">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DD0A0D">
        <w:rPr>
          <w:b/>
        </w:rPr>
        <w:t>10</w:t>
      </w:r>
      <w:r w:rsidRPr="00DD0A0D">
        <w:t>:106-117.</w:t>
      </w:r>
    </w:p>
    <w:p w14:paraId="7805037B" w14:textId="77777777" w:rsidR="00DD0A0D" w:rsidRPr="00DD0A0D" w:rsidRDefault="00DD0A0D" w:rsidP="00DD0A0D">
      <w:pPr>
        <w:pStyle w:val="EndNoteBibliography"/>
        <w:spacing w:after="0"/>
        <w:ind w:left="720" w:hanging="720"/>
      </w:pPr>
      <w:r w:rsidRPr="00DD0A0D">
        <w:t>National Academies of Sciences. 2018. Thriving on Our Changing Planet: A Decadal Strategy for Earth Observation from Space. The National Academies Press, Washington, DC.</w:t>
      </w:r>
    </w:p>
    <w:p w14:paraId="3C0F2613" w14:textId="77777777" w:rsidR="00DD0A0D" w:rsidRPr="00DD0A0D" w:rsidRDefault="00DD0A0D" w:rsidP="00DD0A0D">
      <w:pPr>
        <w:pStyle w:val="EndNoteBibliography"/>
        <w:spacing w:after="0"/>
        <w:ind w:left="720" w:hanging="720"/>
      </w:pPr>
      <w:r w:rsidRPr="00DD0A0D">
        <w:t xml:space="preserve">Pastick, N. J., M. T. Jorgenson, S. J. Goetz, B. M. Jones, B. K. Wylie, B. J. Minsley, H. Genet, J. F. Knight, D. K. Swanson, and J. C. Jorgenson. 2019. Spatiotemporal remote sensing of ecosystem change and causation across Alaska. Global Change Biology </w:t>
      </w:r>
      <w:r w:rsidRPr="00DD0A0D">
        <w:rPr>
          <w:b/>
        </w:rPr>
        <w:t>25</w:t>
      </w:r>
      <w:r w:rsidRPr="00DD0A0D">
        <w:t>:1171-1189.</w:t>
      </w:r>
    </w:p>
    <w:p w14:paraId="72700AE5" w14:textId="77777777" w:rsidR="00DD0A0D" w:rsidRPr="00DD0A0D" w:rsidRDefault="00DD0A0D" w:rsidP="00DD0A0D">
      <w:pPr>
        <w:pStyle w:val="EndNoteBibliography"/>
        <w:spacing w:after="0"/>
        <w:ind w:left="720" w:hanging="720"/>
      </w:pPr>
      <w:r w:rsidRPr="00DD0A0D">
        <w:t xml:space="preserve">Pebesma, E. J. 2018. Simple features for R: standardized support for spatial vector data. The R Journal </w:t>
      </w:r>
      <w:r w:rsidRPr="00DD0A0D">
        <w:rPr>
          <w:b/>
        </w:rPr>
        <w:t>10</w:t>
      </w:r>
      <w:r w:rsidRPr="00DD0A0D">
        <w:t>:439-446.</w:t>
      </w:r>
    </w:p>
    <w:p w14:paraId="2B4C60F0" w14:textId="77777777" w:rsidR="00DD0A0D" w:rsidRPr="00DD0A0D" w:rsidRDefault="00DD0A0D" w:rsidP="00DD0A0D">
      <w:pPr>
        <w:pStyle w:val="EndNoteBibliography"/>
        <w:spacing w:after="0"/>
        <w:ind w:left="720" w:hanging="720"/>
      </w:pPr>
      <w:r w:rsidRPr="00DD0A0D">
        <w:t xml:space="preserve">Pekel, J.-F., A. Cottam, N. Gorelick, and A. S. Belward. 2016. High-resolution mapping of global surface water and its long-term changes. Nature </w:t>
      </w:r>
      <w:r w:rsidRPr="00DD0A0D">
        <w:rPr>
          <w:b/>
        </w:rPr>
        <w:t>540</w:t>
      </w:r>
      <w:r w:rsidRPr="00DD0A0D">
        <w:t>:418-422.</w:t>
      </w:r>
    </w:p>
    <w:p w14:paraId="78BA2D23" w14:textId="77777777" w:rsidR="00DD0A0D" w:rsidRPr="00DD0A0D" w:rsidRDefault="00DD0A0D" w:rsidP="00DD0A0D">
      <w:pPr>
        <w:pStyle w:val="EndNoteBibliography"/>
        <w:spacing w:after="0"/>
        <w:ind w:left="720" w:hanging="720"/>
      </w:pPr>
      <w:r w:rsidRPr="00DD0A0D">
        <w:t xml:space="preserve">Pettorelli, N., J. O. Vik, A. Mysterud, J.-M. Gaillard, C. J. Tucker, and N. C. Stenseth. 2005. Using the satellite-derived NDVI to assess ecological responses to environmental change. Trends in Ecology &amp; Evolution </w:t>
      </w:r>
      <w:r w:rsidRPr="00DD0A0D">
        <w:rPr>
          <w:b/>
        </w:rPr>
        <w:t>20</w:t>
      </w:r>
      <w:r w:rsidRPr="00DD0A0D">
        <w:t>:503-510.</w:t>
      </w:r>
    </w:p>
    <w:p w14:paraId="74121F38" w14:textId="77777777" w:rsidR="00DD0A0D" w:rsidRPr="00DD0A0D" w:rsidRDefault="00DD0A0D" w:rsidP="00DD0A0D">
      <w:pPr>
        <w:pStyle w:val="EndNoteBibliography"/>
        <w:spacing w:after="0"/>
        <w:ind w:left="720" w:hanging="720"/>
      </w:pPr>
      <w:r w:rsidRPr="00DD0A0D">
        <w:t>R Core Team. 2021. R: A Language and Environment for Statistical Computing. R Foundation for Statistical Computing, Vienna, Austria.</w:t>
      </w:r>
    </w:p>
    <w:p w14:paraId="1D206EA8" w14:textId="77777777" w:rsidR="00DD0A0D" w:rsidRPr="00DD0A0D" w:rsidRDefault="00DD0A0D" w:rsidP="00DD0A0D">
      <w:pPr>
        <w:pStyle w:val="EndNoteBibliography"/>
        <w:spacing w:after="0"/>
        <w:ind w:left="720" w:hanging="720"/>
      </w:pPr>
      <w:r w:rsidRPr="00DD0A0D">
        <w:t xml:space="preserve">Rock, B., J. Vogelmann, D. Williams, A. Vogelmann, and T. Hoshizaki. 1986. Remote detection of forest damage. BioScience </w:t>
      </w:r>
      <w:r w:rsidRPr="00DD0A0D">
        <w:rPr>
          <w:b/>
        </w:rPr>
        <w:t>36</w:t>
      </w:r>
      <w:r w:rsidRPr="00DD0A0D">
        <w:t>:439-445.</w:t>
      </w:r>
    </w:p>
    <w:p w14:paraId="33537B02" w14:textId="77777777" w:rsidR="00DD0A0D" w:rsidRPr="00DD0A0D" w:rsidRDefault="00DD0A0D" w:rsidP="00DD0A0D">
      <w:pPr>
        <w:pStyle w:val="EndNoteBibliography"/>
        <w:spacing w:after="0"/>
        <w:ind w:left="720" w:hanging="720"/>
      </w:pPr>
      <w:r w:rsidRPr="00DD0A0D">
        <w:t xml:space="preserve">Rouse, J., R. Haas, J. Schell, and D. Deering. 1974. Monitoring vegetation systems in the Great Plains with ERTS. NASA special publication </w:t>
      </w:r>
      <w:r w:rsidRPr="00DD0A0D">
        <w:rPr>
          <w:b/>
        </w:rPr>
        <w:t>351</w:t>
      </w:r>
      <w:r w:rsidRPr="00DD0A0D">
        <w:t>:309-317.</w:t>
      </w:r>
    </w:p>
    <w:p w14:paraId="199F1EE7" w14:textId="77777777" w:rsidR="00DD0A0D" w:rsidRPr="00DD0A0D" w:rsidRDefault="00DD0A0D" w:rsidP="00DD0A0D">
      <w:pPr>
        <w:pStyle w:val="EndNoteBibliography"/>
        <w:spacing w:after="0"/>
        <w:ind w:left="720" w:hanging="720"/>
      </w:pPr>
      <w:r w:rsidRPr="00DD0A0D">
        <w:lastRenderedPageBreak/>
        <w:t xml:space="preserve">Roy, D. P., V. Kovalskyy, H. K. Zhang, E. F. Vermote, L. Yan, S. S. Kumar, and A. Egorov. 2016. Characterization of Landsat-7 to Landsat-8 reflective wavelength and normalized difference vegetation index continuity. Remote Sensing of Environment </w:t>
      </w:r>
      <w:r w:rsidRPr="00DD0A0D">
        <w:rPr>
          <w:b/>
        </w:rPr>
        <w:t>185</w:t>
      </w:r>
      <w:r w:rsidRPr="00DD0A0D">
        <w:t>:57-70.</w:t>
      </w:r>
    </w:p>
    <w:p w14:paraId="48400611" w14:textId="77777777" w:rsidR="00DD0A0D" w:rsidRPr="00DD0A0D" w:rsidRDefault="00DD0A0D" w:rsidP="00DD0A0D">
      <w:pPr>
        <w:pStyle w:val="EndNoteBibliography"/>
        <w:spacing w:after="0"/>
        <w:ind w:left="720" w:hanging="720"/>
      </w:pPr>
      <w:r w:rsidRPr="00DD0A0D">
        <w:t xml:space="preserve">Sexton, J. O., X.-P. Song, M. Feng, P. Noojipady, A. Anand, and C. Huang. 2013. Global, 30-m resolution continuous fields of tree cover: landsat-based rescaling of MODIS vegetation continuous fields with lidar-based estimates of error. Int J Digit Earth </w:t>
      </w:r>
      <w:r w:rsidRPr="00DD0A0D">
        <w:rPr>
          <w:b/>
        </w:rPr>
        <w:t>6</w:t>
      </w:r>
      <w:r w:rsidRPr="00DD0A0D">
        <w:t>.</w:t>
      </w:r>
    </w:p>
    <w:p w14:paraId="2FD2C244" w14:textId="77777777" w:rsidR="00DD0A0D" w:rsidRPr="00DD0A0D" w:rsidRDefault="00DD0A0D" w:rsidP="00DD0A0D">
      <w:pPr>
        <w:pStyle w:val="EndNoteBibliography"/>
        <w:spacing w:after="0"/>
        <w:ind w:left="720" w:hanging="720"/>
      </w:pPr>
      <w:r w:rsidRPr="00DD0A0D">
        <w:t xml:space="preserve">Suarez, F., D. Binkley, M. W. Kaye, and R. Stottlemyer. 1999. Expansion of forest stands into tundra in the Noatak National Preserve, northwest Alaska. Ecoscience </w:t>
      </w:r>
      <w:r w:rsidRPr="00DD0A0D">
        <w:rPr>
          <w:b/>
        </w:rPr>
        <w:t>6</w:t>
      </w:r>
      <w:r w:rsidRPr="00DD0A0D">
        <w:t>:465-470.</w:t>
      </w:r>
    </w:p>
    <w:p w14:paraId="33233F5A" w14:textId="77777777" w:rsidR="00DD0A0D" w:rsidRPr="00DD0A0D" w:rsidRDefault="00DD0A0D" w:rsidP="00DD0A0D">
      <w:pPr>
        <w:pStyle w:val="EndNoteBibliography"/>
        <w:spacing w:after="0"/>
        <w:ind w:left="720" w:hanging="720"/>
      </w:pPr>
      <w:r w:rsidRPr="00DD0A0D">
        <w:t xml:space="preserve">Tape, K., M. Sturm, and C. Racine. 2006. The evidence for shrub expansion in Northern Alaska and the Pan-Arctic. Global Change Biology </w:t>
      </w:r>
      <w:r w:rsidRPr="00DD0A0D">
        <w:rPr>
          <w:b/>
        </w:rPr>
        <w:t>12</w:t>
      </w:r>
      <w:r w:rsidRPr="00DD0A0D">
        <w:t>:686-702.</w:t>
      </w:r>
    </w:p>
    <w:p w14:paraId="1EF2951E" w14:textId="77777777" w:rsidR="00DD0A0D" w:rsidRPr="00DD0A0D" w:rsidRDefault="00DD0A0D" w:rsidP="00DD0A0D">
      <w:pPr>
        <w:pStyle w:val="EndNoteBibliography"/>
        <w:spacing w:after="0"/>
        <w:ind w:left="720" w:hanging="720"/>
      </w:pPr>
      <w:r w:rsidRPr="00DD0A0D">
        <w:t xml:space="preserve">Terskaia, A., R. J. Dial, and P. F. Sullivan. 2020. Pathways of tundra encroachment by trees and tall shrubs in the western Brooks Range of Alaska. Ecography </w:t>
      </w:r>
      <w:r w:rsidRPr="00DD0A0D">
        <w:rPr>
          <w:b/>
        </w:rPr>
        <w:t>43</w:t>
      </w:r>
      <w:r w:rsidRPr="00DD0A0D">
        <w:t>:769-778.</w:t>
      </w:r>
    </w:p>
    <w:p w14:paraId="0F43C445" w14:textId="77777777" w:rsidR="00DD0A0D" w:rsidRPr="00DD0A0D" w:rsidRDefault="00DD0A0D" w:rsidP="00DD0A0D">
      <w:pPr>
        <w:pStyle w:val="EndNoteBibliography"/>
        <w:spacing w:after="0"/>
        <w:ind w:left="720" w:hanging="720"/>
      </w:pPr>
      <w:r w:rsidRPr="00DD0A0D">
        <w:t xml:space="preserve">Verdonen, M., L. T. Berner, B. C. Forbes, and T. Kumpula. 2020. Periglacial vegetation dynamics in Arctic Russia: decadal analysis of tundra regeneration on landslides with time series satellite imagery. Environmental Research Letters </w:t>
      </w:r>
      <w:r w:rsidRPr="00DD0A0D">
        <w:rPr>
          <w:b/>
        </w:rPr>
        <w:t>15</w:t>
      </w:r>
      <w:r w:rsidRPr="00DD0A0D">
        <w:t>:105020.</w:t>
      </w:r>
    </w:p>
    <w:p w14:paraId="1A2DB00B" w14:textId="77777777" w:rsidR="00DD0A0D" w:rsidRPr="00DD0A0D" w:rsidRDefault="00DD0A0D" w:rsidP="00DD0A0D">
      <w:pPr>
        <w:pStyle w:val="EndNoteBibliography"/>
        <w:spacing w:after="0"/>
        <w:ind w:left="720" w:hanging="720"/>
      </w:pPr>
      <w:r w:rsidRPr="00DD0A0D">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DD0A0D">
        <w:rPr>
          <w:b/>
        </w:rPr>
        <w:t>51</w:t>
      </w:r>
      <w:r w:rsidRPr="00DD0A0D">
        <w:t>:1323-1338.</w:t>
      </w:r>
    </w:p>
    <w:p w14:paraId="29323A71" w14:textId="77777777" w:rsidR="00DD0A0D" w:rsidRPr="00DD0A0D" w:rsidRDefault="00DD0A0D" w:rsidP="00DD0A0D">
      <w:pPr>
        <w:pStyle w:val="EndNoteBibliography"/>
        <w:spacing w:after="0"/>
        <w:ind w:left="720" w:hanging="720"/>
      </w:pPr>
      <w:r w:rsidRPr="00DD0A0D">
        <w:t xml:space="preserve">Wang, J. A., and M. A. Friedl. 2019. The role of land cover change in Arctic-Boreal greening and browning trends. Environmental Research Letters </w:t>
      </w:r>
      <w:r w:rsidRPr="00DD0A0D">
        <w:rPr>
          <w:b/>
        </w:rPr>
        <w:t>14</w:t>
      </w:r>
      <w:r w:rsidRPr="00DD0A0D">
        <w:t>:125007.</w:t>
      </w:r>
    </w:p>
    <w:p w14:paraId="4D6B3251" w14:textId="77777777" w:rsidR="00DD0A0D" w:rsidRPr="00DD0A0D" w:rsidRDefault="00DD0A0D" w:rsidP="00DD0A0D">
      <w:pPr>
        <w:pStyle w:val="EndNoteBibliography"/>
        <w:spacing w:after="0"/>
        <w:ind w:left="720" w:hanging="720"/>
      </w:pPr>
      <w:r w:rsidRPr="00DD0A0D">
        <w:t>Wickham, H. 2016. ggplot2: Elegant Graphics for Data Analysis. Springer-Verlang New York.</w:t>
      </w:r>
    </w:p>
    <w:p w14:paraId="64B602E6" w14:textId="2C6F7843" w:rsidR="00DD0A0D" w:rsidRPr="00DD0A0D" w:rsidRDefault="00DD0A0D" w:rsidP="00DD0A0D">
      <w:pPr>
        <w:pStyle w:val="EndNoteBibliography"/>
        <w:spacing w:after="0"/>
        <w:ind w:left="720" w:hanging="720"/>
      </w:pPr>
      <w:r w:rsidRPr="00DD0A0D">
        <w:t xml:space="preserve">Wickham, H. 2019. stringr: Simple, Consistent Wrappers for Common String Operations. R package version 1.4.0. </w:t>
      </w:r>
      <w:hyperlink r:id="rId28" w:history="1">
        <w:r w:rsidRPr="00DD0A0D">
          <w:rPr>
            <w:rStyle w:val="Hyperlink"/>
          </w:rPr>
          <w:t>https://CRAN.R-project.org/package=stringr</w:t>
        </w:r>
      </w:hyperlink>
      <w:r w:rsidRPr="00DD0A0D">
        <w:t>.</w:t>
      </w:r>
    </w:p>
    <w:p w14:paraId="71FADE19" w14:textId="26CECD33" w:rsidR="00DD0A0D" w:rsidRPr="00DD0A0D" w:rsidRDefault="00DD0A0D" w:rsidP="00DD0A0D">
      <w:pPr>
        <w:pStyle w:val="EndNoteBibliography"/>
        <w:spacing w:after="0"/>
        <w:ind w:left="720" w:hanging="720"/>
      </w:pPr>
      <w:r w:rsidRPr="00DD0A0D">
        <w:t xml:space="preserve">Wickham, H. 2021. tidyr: Tidy Messy Data. R package version 1.1.4. </w:t>
      </w:r>
      <w:hyperlink r:id="rId29" w:history="1">
        <w:r w:rsidRPr="00DD0A0D">
          <w:rPr>
            <w:rStyle w:val="Hyperlink"/>
          </w:rPr>
          <w:t>https://CRAN.R-project.org/package=tidyr</w:t>
        </w:r>
      </w:hyperlink>
      <w:r w:rsidRPr="00DD0A0D">
        <w:t>.</w:t>
      </w:r>
    </w:p>
    <w:p w14:paraId="4328EA79" w14:textId="713A1E0B" w:rsidR="00DD0A0D" w:rsidRPr="00DD0A0D" w:rsidRDefault="00DD0A0D" w:rsidP="00DD0A0D">
      <w:pPr>
        <w:pStyle w:val="EndNoteBibliography"/>
        <w:spacing w:after="0"/>
        <w:ind w:left="720" w:hanging="720"/>
      </w:pPr>
      <w:r w:rsidRPr="00DD0A0D">
        <w:t xml:space="preserve">Wickham, H., R. Francois, H. Lionel, and K. Müller. 2021. dplyr: A Grammar of Data Manipulation. R package version 1.0.7. </w:t>
      </w:r>
      <w:hyperlink r:id="rId30" w:history="1">
        <w:r w:rsidRPr="00DD0A0D">
          <w:rPr>
            <w:rStyle w:val="Hyperlink"/>
          </w:rPr>
          <w:t>https://CRAN.R-project.org/package=dplyr</w:t>
        </w:r>
      </w:hyperlink>
      <w:r w:rsidRPr="00DD0A0D">
        <w:t>.</w:t>
      </w:r>
    </w:p>
    <w:p w14:paraId="45E3E397" w14:textId="77777777" w:rsidR="00DD0A0D" w:rsidRPr="00DD0A0D" w:rsidRDefault="00DD0A0D" w:rsidP="00DD0A0D">
      <w:pPr>
        <w:pStyle w:val="EndNoteBibliography"/>
        <w:spacing w:after="0"/>
        <w:ind w:left="720" w:hanging="720"/>
      </w:pPr>
      <w:r w:rsidRPr="00DD0A0D">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DD0A0D">
        <w:rPr>
          <w:b/>
        </w:rPr>
        <w:t>320</w:t>
      </w:r>
      <w:r w:rsidRPr="00DD0A0D">
        <w:t>:1011-1011.</w:t>
      </w:r>
    </w:p>
    <w:p w14:paraId="062BB253" w14:textId="77777777" w:rsidR="00DD0A0D" w:rsidRPr="00DD0A0D" w:rsidRDefault="00DD0A0D" w:rsidP="00DD0A0D">
      <w:pPr>
        <w:pStyle w:val="EndNoteBibliography"/>
        <w:spacing w:after="0"/>
        <w:ind w:left="720" w:hanging="720"/>
      </w:pPr>
      <w:r w:rsidRPr="00DD0A0D">
        <w:t xml:space="preserve">Wright, M. N., and A. Ziegler. 2017. Ranger: a fast implementation of random forests for high dimensional data in C++ and R. Journal of statistical software </w:t>
      </w:r>
      <w:r w:rsidRPr="00DD0A0D">
        <w:rPr>
          <w:b/>
        </w:rPr>
        <w:t>77</w:t>
      </w:r>
      <w:r w:rsidRPr="00DD0A0D">
        <w:t>:1-17.</w:t>
      </w:r>
    </w:p>
    <w:p w14:paraId="102C447C" w14:textId="77777777" w:rsidR="00DD0A0D" w:rsidRPr="00DD0A0D" w:rsidRDefault="00DD0A0D" w:rsidP="00DD0A0D">
      <w:pPr>
        <w:pStyle w:val="EndNoteBibliography"/>
        <w:spacing w:after="0"/>
        <w:ind w:left="720" w:hanging="720"/>
      </w:pPr>
      <w:r w:rsidRPr="00DD0A0D">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DD0A0D">
        <w:rPr>
          <w:b/>
        </w:rPr>
        <w:t>225</w:t>
      </w:r>
      <w:r w:rsidRPr="00DD0A0D">
        <w:t>:127-147.</w:t>
      </w:r>
    </w:p>
    <w:p w14:paraId="4BF6082F" w14:textId="77777777" w:rsidR="00DD0A0D" w:rsidRPr="00DD0A0D" w:rsidRDefault="00DD0A0D" w:rsidP="00DD0A0D">
      <w:pPr>
        <w:pStyle w:val="EndNoteBibliography"/>
        <w:spacing w:after="0"/>
        <w:ind w:left="720" w:hanging="720"/>
      </w:pPr>
      <w:r w:rsidRPr="00DD0A0D">
        <w:t xml:space="preserve">Yue, S., P. Pilon, B. Phinney, and G. Cavadias. 2002. The influence of autocorrelation on the ability to detect trend in hydrological series. Hydrological processes </w:t>
      </w:r>
      <w:r w:rsidRPr="00DD0A0D">
        <w:rPr>
          <w:b/>
        </w:rPr>
        <w:t>16</w:t>
      </w:r>
      <w:r w:rsidRPr="00DD0A0D">
        <w:t>:1807-1829.</w:t>
      </w:r>
    </w:p>
    <w:p w14:paraId="1BEEB609" w14:textId="77777777" w:rsidR="00DD0A0D" w:rsidRPr="00DD0A0D" w:rsidRDefault="00DD0A0D" w:rsidP="00DD0A0D">
      <w:pPr>
        <w:pStyle w:val="EndNoteBibliography"/>
        <w:spacing w:after="0"/>
        <w:ind w:left="720" w:hanging="720"/>
      </w:pPr>
      <w:r w:rsidRPr="00DD0A0D">
        <w:t xml:space="preserve">Zeileis, A., and G. Grothendieck. 2005. zoo: S3 Infrastructure for Regular and Irregular Time Series. Journal of statistical software </w:t>
      </w:r>
      <w:r w:rsidRPr="00DD0A0D">
        <w:rPr>
          <w:b/>
        </w:rPr>
        <w:t>14</w:t>
      </w:r>
      <w:r w:rsidRPr="00DD0A0D">
        <w:t>:1-27.</w:t>
      </w:r>
    </w:p>
    <w:p w14:paraId="3E8703E7" w14:textId="77777777" w:rsidR="00DD0A0D" w:rsidRPr="00DD0A0D" w:rsidRDefault="00DD0A0D" w:rsidP="00DD0A0D">
      <w:pPr>
        <w:pStyle w:val="EndNoteBibliography"/>
        <w:ind w:left="720" w:hanging="720"/>
      </w:pPr>
      <w:r w:rsidRPr="00DD0A0D">
        <w:t xml:space="preserve">Zhu, Z., S. Wang, and C. E. Woodcock. 2015. Improvement and expansion of the Fmask algorithm: cloud, cloud shadow, and snow detection for Landsats 4–7, 8, and Sentinel 2 images. Remote Sensing of Environment </w:t>
      </w:r>
      <w:r w:rsidRPr="00DD0A0D">
        <w:rPr>
          <w:b/>
        </w:rPr>
        <w:t>159</w:t>
      </w:r>
      <w:r w:rsidRPr="00DD0A0D">
        <w:t>:269-277.</w:t>
      </w:r>
    </w:p>
    <w:p w14:paraId="319B9F96" w14:textId="7A3E2E66" w:rsidR="00BE49FA" w:rsidRPr="00BE49FA" w:rsidRDefault="00D8312E" w:rsidP="00C81F1B">
      <w:pPr>
        <w:pStyle w:val="Heading1"/>
      </w:pPr>
      <w:r>
        <w:lastRenderedPageBreak/>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1"/>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A4F57" w14:textId="77777777" w:rsidR="002B70B7" w:rsidRDefault="002B70B7" w:rsidP="00EB55B9">
      <w:pPr>
        <w:spacing w:after="0" w:line="240" w:lineRule="auto"/>
      </w:pPr>
      <w:r>
        <w:separator/>
      </w:r>
    </w:p>
  </w:endnote>
  <w:endnote w:type="continuationSeparator" w:id="0">
    <w:p w14:paraId="478BECE7" w14:textId="77777777" w:rsidR="002B70B7" w:rsidRDefault="002B70B7"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87B72" w14:textId="77777777" w:rsidR="002B70B7" w:rsidRDefault="002B70B7" w:rsidP="00EB55B9">
      <w:pPr>
        <w:spacing w:after="0" w:line="240" w:lineRule="auto"/>
      </w:pPr>
      <w:r>
        <w:separator/>
      </w:r>
    </w:p>
  </w:footnote>
  <w:footnote w:type="continuationSeparator" w:id="0">
    <w:p w14:paraId="74939A33" w14:textId="77777777" w:rsidR="002B70B7" w:rsidRDefault="002B70B7"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r>
      <w:t>Landsat</w:t>
    </w:r>
    <w:r w:rsidR="00142AEA">
      <w: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768441">
    <w:abstractNumId w:val="6"/>
  </w:num>
  <w:num w:numId="2" w16cid:durableId="607352699">
    <w:abstractNumId w:val="1"/>
  </w:num>
  <w:num w:numId="3" w16cid:durableId="1192180729">
    <w:abstractNumId w:val="5"/>
  </w:num>
  <w:num w:numId="4" w16cid:durableId="1616668973">
    <w:abstractNumId w:val="3"/>
  </w:num>
  <w:num w:numId="5" w16cid:durableId="300692964">
    <w:abstractNumId w:val="4"/>
  </w:num>
  <w:num w:numId="6" w16cid:durableId="1759205269">
    <w:abstractNumId w:val="2"/>
  </w:num>
  <w:num w:numId="7" w16cid:durableId="8561130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8&lt;/item&gt;&lt;item&gt;3634&lt;/item&gt;&lt;item&gt;3643&lt;/item&gt;&lt;item&gt;3683&lt;/item&gt;&lt;item&gt;3699&lt;/item&gt;&lt;item&gt;3737&lt;/item&gt;&lt;item&gt;3755&lt;/item&gt;&lt;item&gt;3858&lt;/item&gt;&lt;item&gt;3875&lt;/item&gt;&lt;item&gt;3959&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87&lt;/item&gt;&lt;item&gt;4793&lt;/item&gt;&lt;item&gt;4822&lt;/item&gt;&lt;item&gt;4858&lt;/item&gt;&lt;item&gt;4870&lt;/item&gt;&lt;item&gt;4897&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731F"/>
    <w:rsid w:val="0004076F"/>
    <w:rsid w:val="00042AA0"/>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48DB"/>
    <w:rsid w:val="00066377"/>
    <w:rsid w:val="00066690"/>
    <w:rsid w:val="00067A0C"/>
    <w:rsid w:val="00071209"/>
    <w:rsid w:val="00071689"/>
    <w:rsid w:val="0007381A"/>
    <w:rsid w:val="00077502"/>
    <w:rsid w:val="00077DDD"/>
    <w:rsid w:val="000807F8"/>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50179"/>
    <w:rsid w:val="00151EAC"/>
    <w:rsid w:val="00152A6E"/>
    <w:rsid w:val="00154C6C"/>
    <w:rsid w:val="001563AE"/>
    <w:rsid w:val="00156BCB"/>
    <w:rsid w:val="00156ED1"/>
    <w:rsid w:val="0016136E"/>
    <w:rsid w:val="001630D3"/>
    <w:rsid w:val="00165BEF"/>
    <w:rsid w:val="00165D80"/>
    <w:rsid w:val="00166C1E"/>
    <w:rsid w:val="001676D6"/>
    <w:rsid w:val="00167F9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95"/>
    <w:rsid w:val="001A2D7A"/>
    <w:rsid w:val="001A340C"/>
    <w:rsid w:val="001A52CF"/>
    <w:rsid w:val="001A5ABB"/>
    <w:rsid w:val="001A6C0B"/>
    <w:rsid w:val="001A6C2D"/>
    <w:rsid w:val="001B11B4"/>
    <w:rsid w:val="001B41B9"/>
    <w:rsid w:val="001B46AA"/>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397F"/>
    <w:rsid w:val="00283C96"/>
    <w:rsid w:val="0028596A"/>
    <w:rsid w:val="00286E96"/>
    <w:rsid w:val="0028798F"/>
    <w:rsid w:val="002911BF"/>
    <w:rsid w:val="0029290E"/>
    <w:rsid w:val="00293859"/>
    <w:rsid w:val="00293E23"/>
    <w:rsid w:val="00294F61"/>
    <w:rsid w:val="00295A46"/>
    <w:rsid w:val="0029701D"/>
    <w:rsid w:val="002A1C94"/>
    <w:rsid w:val="002A52FE"/>
    <w:rsid w:val="002A5911"/>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5DDE"/>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51C"/>
    <w:rsid w:val="004334B1"/>
    <w:rsid w:val="00434CD7"/>
    <w:rsid w:val="0044091F"/>
    <w:rsid w:val="004420F8"/>
    <w:rsid w:val="00442488"/>
    <w:rsid w:val="00444727"/>
    <w:rsid w:val="00444959"/>
    <w:rsid w:val="00444C3E"/>
    <w:rsid w:val="00450B69"/>
    <w:rsid w:val="0045166C"/>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F168E"/>
    <w:rsid w:val="004F2FB5"/>
    <w:rsid w:val="004F638B"/>
    <w:rsid w:val="004F6A7A"/>
    <w:rsid w:val="004F7A53"/>
    <w:rsid w:val="00500368"/>
    <w:rsid w:val="00505DD9"/>
    <w:rsid w:val="005067FF"/>
    <w:rsid w:val="00506BBF"/>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DBE"/>
    <w:rsid w:val="005D5455"/>
    <w:rsid w:val="005D5BE1"/>
    <w:rsid w:val="005D7504"/>
    <w:rsid w:val="005E1331"/>
    <w:rsid w:val="005E4BF1"/>
    <w:rsid w:val="005E4D50"/>
    <w:rsid w:val="005E5395"/>
    <w:rsid w:val="005E608A"/>
    <w:rsid w:val="005E7DBA"/>
    <w:rsid w:val="005E7FE0"/>
    <w:rsid w:val="005F09CB"/>
    <w:rsid w:val="005F1B8E"/>
    <w:rsid w:val="005F1EF6"/>
    <w:rsid w:val="005F4D9D"/>
    <w:rsid w:val="005F52DC"/>
    <w:rsid w:val="005F58F9"/>
    <w:rsid w:val="005F605A"/>
    <w:rsid w:val="005F692C"/>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2709"/>
    <w:rsid w:val="00733108"/>
    <w:rsid w:val="00735AC3"/>
    <w:rsid w:val="007378EC"/>
    <w:rsid w:val="00740926"/>
    <w:rsid w:val="00740995"/>
    <w:rsid w:val="00742776"/>
    <w:rsid w:val="00742CBE"/>
    <w:rsid w:val="00742E54"/>
    <w:rsid w:val="007435E8"/>
    <w:rsid w:val="00743AED"/>
    <w:rsid w:val="00743CCA"/>
    <w:rsid w:val="00744D59"/>
    <w:rsid w:val="00745CB9"/>
    <w:rsid w:val="00746B87"/>
    <w:rsid w:val="00750D94"/>
    <w:rsid w:val="00750D99"/>
    <w:rsid w:val="007528A3"/>
    <w:rsid w:val="00752F4E"/>
    <w:rsid w:val="00753048"/>
    <w:rsid w:val="00753C46"/>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6516"/>
    <w:rsid w:val="007D6C37"/>
    <w:rsid w:val="007E13DD"/>
    <w:rsid w:val="007E1D6D"/>
    <w:rsid w:val="007E2DB1"/>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3576"/>
    <w:rsid w:val="00803F75"/>
    <w:rsid w:val="00805C2C"/>
    <w:rsid w:val="0081165D"/>
    <w:rsid w:val="0081272A"/>
    <w:rsid w:val="00812BFC"/>
    <w:rsid w:val="00812FFE"/>
    <w:rsid w:val="00813394"/>
    <w:rsid w:val="008136ED"/>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903"/>
    <w:rsid w:val="00884781"/>
    <w:rsid w:val="00885AA9"/>
    <w:rsid w:val="00885F48"/>
    <w:rsid w:val="0088661F"/>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205EE"/>
    <w:rsid w:val="00920812"/>
    <w:rsid w:val="009214B1"/>
    <w:rsid w:val="00921933"/>
    <w:rsid w:val="00921DC9"/>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C0E"/>
    <w:rsid w:val="009B3CB1"/>
    <w:rsid w:val="009B4E3B"/>
    <w:rsid w:val="009B76EF"/>
    <w:rsid w:val="009C1836"/>
    <w:rsid w:val="009C1EBF"/>
    <w:rsid w:val="009C3125"/>
    <w:rsid w:val="009C68F5"/>
    <w:rsid w:val="009C7440"/>
    <w:rsid w:val="009D32B8"/>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6D8"/>
    <w:rsid w:val="00A66F6B"/>
    <w:rsid w:val="00A671FC"/>
    <w:rsid w:val="00A70F9A"/>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2563"/>
    <w:rsid w:val="00AC37E0"/>
    <w:rsid w:val="00AC5128"/>
    <w:rsid w:val="00AC568D"/>
    <w:rsid w:val="00AC61AC"/>
    <w:rsid w:val="00AC7369"/>
    <w:rsid w:val="00AD00AA"/>
    <w:rsid w:val="00AD0531"/>
    <w:rsid w:val="00AD2CDA"/>
    <w:rsid w:val="00AD3812"/>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2705"/>
    <w:rsid w:val="00B22FD9"/>
    <w:rsid w:val="00B2454A"/>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5D5"/>
    <w:rsid w:val="00B72277"/>
    <w:rsid w:val="00B73109"/>
    <w:rsid w:val="00B731F7"/>
    <w:rsid w:val="00B74F8F"/>
    <w:rsid w:val="00B75113"/>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4AD0"/>
    <w:rsid w:val="00BC4C4C"/>
    <w:rsid w:val="00BC4DFA"/>
    <w:rsid w:val="00BC5A0B"/>
    <w:rsid w:val="00BD0285"/>
    <w:rsid w:val="00BD2032"/>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521"/>
    <w:rsid w:val="00D315AA"/>
    <w:rsid w:val="00D32619"/>
    <w:rsid w:val="00D377FC"/>
    <w:rsid w:val="00D408CA"/>
    <w:rsid w:val="00D433ED"/>
    <w:rsid w:val="00D43A8D"/>
    <w:rsid w:val="00D461CE"/>
    <w:rsid w:val="00D478A3"/>
    <w:rsid w:val="00D47F38"/>
    <w:rsid w:val="00D528E5"/>
    <w:rsid w:val="00D52CC6"/>
    <w:rsid w:val="00D543CB"/>
    <w:rsid w:val="00D54F2C"/>
    <w:rsid w:val="00D61E4F"/>
    <w:rsid w:val="00D66B3D"/>
    <w:rsid w:val="00D70596"/>
    <w:rsid w:val="00D7087C"/>
    <w:rsid w:val="00D710A0"/>
    <w:rsid w:val="00D72390"/>
    <w:rsid w:val="00D727A7"/>
    <w:rsid w:val="00D72C7F"/>
    <w:rsid w:val="00D74D98"/>
    <w:rsid w:val="00D756F8"/>
    <w:rsid w:val="00D76CC8"/>
    <w:rsid w:val="00D77080"/>
    <w:rsid w:val="00D8312E"/>
    <w:rsid w:val="00D8318D"/>
    <w:rsid w:val="00D84020"/>
    <w:rsid w:val="00D854EB"/>
    <w:rsid w:val="00D8621C"/>
    <w:rsid w:val="00D87B29"/>
    <w:rsid w:val="00D903BA"/>
    <w:rsid w:val="00D90A80"/>
    <w:rsid w:val="00D926B6"/>
    <w:rsid w:val="00D934CD"/>
    <w:rsid w:val="00D93DA5"/>
    <w:rsid w:val="00D942AB"/>
    <w:rsid w:val="00D94A93"/>
    <w:rsid w:val="00D96182"/>
    <w:rsid w:val="00D97A86"/>
    <w:rsid w:val="00DA1E0C"/>
    <w:rsid w:val="00DA1FC4"/>
    <w:rsid w:val="00DA2CFA"/>
    <w:rsid w:val="00DA4F03"/>
    <w:rsid w:val="00DA5F6C"/>
    <w:rsid w:val="00DA6ADC"/>
    <w:rsid w:val="00DA7433"/>
    <w:rsid w:val="00DB0039"/>
    <w:rsid w:val="00DB00B1"/>
    <w:rsid w:val="00DB1376"/>
    <w:rsid w:val="00DB7005"/>
    <w:rsid w:val="00DB75A1"/>
    <w:rsid w:val="00DC02B5"/>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34EC"/>
    <w:rsid w:val="00DF36B5"/>
    <w:rsid w:val="00DF48DF"/>
    <w:rsid w:val="00DF6832"/>
    <w:rsid w:val="00E06B6B"/>
    <w:rsid w:val="00E07A3D"/>
    <w:rsid w:val="00E11FF4"/>
    <w:rsid w:val="00E12136"/>
    <w:rsid w:val="00E1290B"/>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3D80"/>
    <w:rsid w:val="00E34891"/>
    <w:rsid w:val="00E352E6"/>
    <w:rsid w:val="00E42BBB"/>
    <w:rsid w:val="00E42C95"/>
    <w:rsid w:val="00E43F0B"/>
    <w:rsid w:val="00E464C9"/>
    <w:rsid w:val="00E46970"/>
    <w:rsid w:val="00E47A0A"/>
    <w:rsid w:val="00E50EEE"/>
    <w:rsid w:val="00E51602"/>
    <w:rsid w:val="00E52E38"/>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290A"/>
    <w:rsid w:val="00EF2C33"/>
    <w:rsid w:val="00EF4D79"/>
    <w:rsid w:val="00EF6F4B"/>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86874"/>
    <w:rsid w:val="00F90291"/>
    <w:rsid w:val="00F92917"/>
    <w:rsid w:val="00F93A04"/>
    <w:rsid w:val="00F94926"/>
    <w:rsid w:val="00F961BF"/>
    <w:rsid w:val="00F97AC9"/>
    <w:rsid w:val="00FA1159"/>
    <w:rsid w:val="00FA17A2"/>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867"/>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CRAN.R-project.org/package=mapview" TargetMode="External"/><Relationship Id="rId26" Type="http://schemas.openxmlformats.org/officeDocument/2006/relationships/hyperlink" Target="https://CRAN.R-project.org/package=purrr"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r-spatial.github.io/rgee/" TargetMode="External"/><Relationship Id="rId25" Type="http://schemas.openxmlformats.org/officeDocument/2006/relationships/hyperlink" Target="https://CRAN.R-project.org/package=data.tabl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arthengine.google.com/" TargetMode="External"/><Relationship Id="rId20" Type="http://schemas.openxmlformats.org/officeDocument/2006/relationships/hyperlink" Target="https://CRAN.R-project.org/package=R.utils" TargetMode="External"/><Relationship Id="rId29" Type="http://schemas.openxmlformats.org/officeDocument/2006/relationships/hyperlink" Target="https://CRAN.R-project.org/package=tidy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landsa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RAN.R-project.org/package=crayon" TargetMode="External"/><Relationship Id="rId28" Type="http://schemas.openxmlformats.org/officeDocument/2006/relationships/hyperlink" Target="https://CRAN.R-project.org/package=stringr" TargetMode="External"/><Relationship Id="rId10" Type="http://schemas.openxmlformats.org/officeDocument/2006/relationships/image" Target="media/image3.jpeg"/><Relationship Id="rId19" Type="http://schemas.openxmlformats.org/officeDocument/2006/relationships/hyperlink" Target="https://CRAN.R-project.org/package=magrittr"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RAN.R-project.org/package=leaflet"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dplyr"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40</TotalTime>
  <Pages>27</Pages>
  <Words>20232</Words>
  <Characters>115327</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620</cp:revision>
  <dcterms:created xsi:type="dcterms:W3CDTF">2022-02-28T20:59:00Z</dcterms:created>
  <dcterms:modified xsi:type="dcterms:W3CDTF">2023-01-09T22:21:00Z</dcterms:modified>
</cp:coreProperties>
</file>